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8C0EB8">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8C0EB8">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74934"/>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74935"/>
          <w:r>
            <w:rPr>
              <w:sz w:val="22"/>
              <w:szCs w:val="22"/>
            </w:rPr>
            <w:lastRenderedPageBreak/>
            <w:t>Inhaltsverzeichnis</w:t>
          </w:r>
          <w:bookmarkEnd w:id="1"/>
        </w:p>
        <w:p w14:paraId="52C701A9" w14:textId="4CDA007E" w:rsidR="00A26E42"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74934" w:history="1">
            <w:r w:rsidR="00A26E42" w:rsidRPr="00860AE1">
              <w:rPr>
                <w:rStyle w:val="Hyperlink"/>
                <w:noProof/>
              </w:rPr>
              <w:t>Eigenständigkeitserklärung</w:t>
            </w:r>
            <w:r w:rsidR="00A26E42">
              <w:rPr>
                <w:noProof/>
                <w:webHidden/>
              </w:rPr>
              <w:tab/>
            </w:r>
            <w:r w:rsidR="00A26E42">
              <w:rPr>
                <w:noProof/>
                <w:webHidden/>
              </w:rPr>
              <w:fldChar w:fldCharType="begin"/>
            </w:r>
            <w:r w:rsidR="00A26E42">
              <w:rPr>
                <w:noProof/>
                <w:webHidden/>
              </w:rPr>
              <w:instrText xml:space="preserve"> PAGEREF _Toc70574934 \h </w:instrText>
            </w:r>
            <w:r w:rsidR="00A26E42">
              <w:rPr>
                <w:noProof/>
                <w:webHidden/>
              </w:rPr>
            </w:r>
            <w:r w:rsidR="00A26E42">
              <w:rPr>
                <w:noProof/>
                <w:webHidden/>
              </w:rPr>
              <w:fldChar w:fldCharType="separate"/>
            </w:r>
            <w:r w:rsidR="005C1A39">
              <w:rPr>
                <w:noProof/>
                <w:webHidden/>
              </w:rPr>
              <w:t>I</w:t>
            </w:r>
            <w:r w:rsidR="00A26E42">
              <w:rPr>
                <w:noProof/>
                <w:webHidden/>
              </w:rPr>
              <w:fldChar w:fldCharType="end"/>
            </w:r>
          </w:hyperlink>
        </w:p>
        <w:p w14:paraId="3797818B" w14:textId="5C9BD90E" w:rsidR="00A26E42" w:rsidRDefault="008C0EB8">
          <w:pPr>
            <w:pStyle w:val="Verzeichnis1"/>
            <w:rPr>
              <w:rFonts w:asciiTheme="minorHAnsi" w:eastAsiaTheme="minorEastAsia" w:hAnsiTheme="minorHAnsi" w:cstheme="minorBidi"/>
              <w:noProof/>
              <w:szCs w:val="22"/>
            </w:rPr>
          </w:pPr>
          <w:hyperlink w:anchor="_Toc70574935" w:history="1">
            <w:r w:rsidR="00A26E42" w:rsidRPr="00860AE1">
              <w:rPr>
                <w:rStyle w:val="Hyperlink"/>
                <w:noProof/>
              </w:rPr>
              <w:t>Inhaltsverzeichnis</w:t>
            </w:r>
            <w:r w:rsidR="00A26E42">
              <w:rPr>
                <w:noProof/>
                <w:webHidden/>
              </w:rPr>
              <w:tab/>
            </w:r>
            <w:r w:rsidR="00A26E42">
              <w:rPr>
                <w:noProof/>
                <w:webHidden/>
              </w:rPr>
              <w:fldChar w:fldCharType="begin"/>
            </w:r>
            <w:r w:rsidR="00A26E42">
              <w:rPr>
                <w:noProof/>
                <w:webHidden/>
              </w:rPr>
              <w:instrText xml:space="preserve"> PAGEREF _Toc70574935 \h </w:instrText>
            </w:r>
            <w:r w:rsidR="00A26E42">
              <w:rPr>
                <w:noProof/>
                <w:webHidden/>
              </w:rPr>
            </w:r>
            <w:r w:rsidR="00A26E42">
              <w:rPr>
                <w:noProof/>
                <w:webHidden/>
              </w:rPr>
              <w:fldChar w:fldCharType="separate"/>
            </w:r>
            <w:r w:rsidR="005C1A39">
              <w:rPr>
                <w:noProof/>
                <w:webHidden/>
              </w:rPr>
              <w:t>II</w:t>
            </w:r>
            <w:r w:rsidR="00A26E42">
              <w:rPr>
                <w:noProof/>
                <w:webHidden/>
              </w:rPr>
              <w:fldChar w:fldCharType="end"/>
            </w:r>
          </w:hyperlink>
        </w:p>
        <w:p w14:paraId="4A518078" w14:textId="3FEA6C55" w:rsidR="00A26E42" w:rsidRDefault="008C0EB8">
          <w:pPr>
            <w:pStyle w:val="Verzeichnis1"/>
            <w:rPr>
              <w:rFonts w:asciiTheme="minorHAnsi" w:eastAsiaTheme="minorEastAsia" w:hAnsiTheme="minorHAnsi" w:cstheme="minorBidi"/>
              <w:noProof/>
              <w:szCs w:val="22"/>
            </w:rPr>
          </w:pPr>
          <w:hyperlink w:anchor="_Toc70574936" w:history="1">
            <w:r w:rsidR="00A26E42" w:rsidRPr="00860AE1">
              <w:rPr>
                <w:rStyle w:val="Hyperlink"/>
                <w:noProof/>
              </w:rPr>
              <w:t>Abkürzungsverzeichnis</w:t>
            </w:r>
            <w:r w:rsidR="00A26E42">
              <w:rPr>
                <w:noProof/>
                <w:webHidden/>
              </w:rPr>
              <w:tab/>
            </w:r>
            <w:r w:rsidR="00A26E42">
              <w:rPr>
                <w:noProof/>
                <w:webHidden/>
              </w:rPr>
              <w:fldChar w:fldCharType="begin"/>
            </w:r>
            <w:r w:rsidR="00A26E42">
              <w:rPr>
                <w:noProof/>
                <w:webHidden/>
              </w:rPr>
              <w:instrText xml:space="preserve"> PAGEREF _Toc70574936 \h </w:instrText>
            </w:r>
            <w:r w:rsidR="00A26E42">
              <w:rPr>
                <w:noProof/>
                <w:webHidden/>
              </w:rPr>
            </w:r>
            <w:r w:rsidR="00A26E42">
              <w:rPr>
                <w:noProof/>
                <w:webHidden/>
              </w:rPr>
              <w:fldChar w:fldCharType="separate"/>
            </w:r>
            <w:r w:rsidR="005C1A39">
              <w:rPr>
                <w:noProof/>
                <w:webHidden/>
              </w:rPr>
              <w:t>IV</w:t>
            </w:r>
            <w:r w:rsidR="00A26E42">
              <w:rPr>
                <w:noProof/>
                <w:webHidden/>
              </w:rPr>
              <w:fldChar w:fldCharType="end"/>
            </w:r>
          </w:hyperlink>
        </w:p>
        <w:p w14:paraId="33BA66AB" w14:textId="60CD5D2B" w:rsidR="00A26E42" w:rsidRDefault="008C0EB8">
          <w:pPr>
            <w:pStyle w:val="Verzeichnis1"/>
            <w:rPr>
              <w:rFonts w:asciiTheme="minorHAnsi" w:eastAsiaTheme="minorEastAsia" w:hAnsiTheme="minorHAnsi" w:cstheme="minorBidi"/>
              <w:noProof/>
              <w:szCs w:val="22"/>
            </w:rPr>
          </w:pPr>
          <w:hyperlink w:anchor="_Toc70574937" w:history="1">
            <w:r w:rsidR="00A26E42" w:rsidRPr="00860AE1">
              <w:rPr>
                <w:rStyle w:val="Hyperlink"/>
                <w:noProof/>
              </w:rPr>
              <w:t>Abbildungsverzeichnis</w:t>
            </w:r>
            <w:r w:rsidR="00A26E42">
              <w:rPr>
                <w:noProof/>
                <w:webHidden/>
              </w:rPr>
              <w:tab/>
            </w:r>
            <w:r w:rsidR="00A26E42">
              <w:rPr>
                <w:noProof/>
                <w:webHidden/>
              </w:rPr>
              <w:fldChar w:fldCharType="begin"/>
            </w:r>
            <w:r w:rsidR="00A26E42">
              <w:rPr>
                <w:noProof/>
                <w:webHidden/>
              </w:rPr>
              <w:instrText xml:space="preserve"> PAGEREF _Toc70574937 \h </w:instrText>
            </w:r>
            <w:r w:rsidR="00A26E42">
              <w:rPr>
                <w:noProof/>
                <w:webHidden/>
              </w:rPr>
            </w:r>
            <w:r w:rsidR="00A26E42">
              <w:rPr>
                <w:noProof/>
                <w:webHidden/>
              </w:rPr>
              <w:fldChar w:fldCharType="separate"/>
            </w:r>
            <w:r w:rsidR="005C1A39">
              <w:rPr>
                <w:noProof/>
                <w:webHidden/>
              </w:rPr>
              <w:t>V</w:t>
            </w:r>
            <w:r w:rsidR="00A26E42">
              <w:rPr>
                <w:noProof/>
                <w:webHidden/>
              </w:rPr>
              <w:fldChar w:fldCharType="end"/>
            </w:r>
          </w:hyperlink>
        </w:p>
        <w:p w14:paraId="11017741" w14:textId="5375039F" w:rsidR="00A26E42" w:rsidRDefault="008C0EB8">
          <w:pPr>
            <w:pStyle w:val="Verzeichnis1"/>
            <w:rPr>
              <w:rFonts w:asciiTheme="minorHAnsi" w:eastAsiaTheme="minorEastAsia" w:hAnsiTheme="minorHAnsi" w:cstheme="minorBidi"/>
              <w:noProof/>
              <w:szCs w:val="22"/>
            </w:rPr>
          </w:pPr>
          <w:hyperlink w:anchor="_Toc70574938" w:history="1">
            <w:r w:rsidR="00A26E42" w:rsidRPr="00860AE1">
              <w:rPr>
                <w:rStyle w:val="Hyperlink"/>
                <w:noProof/>
              </w:rPr>
              <w:t>Tabellenverzeichnis</w:t>
            </w:r>
            <w:r w:rsidR="00A26E42">
              <w:rPr>
                <w:noProof/>
                <w:webHidden/>
              </w:rPr>
              <w:tab/>
            </w:r>
            <w:r w:rsidR="00A26E42">
              <w:rPr>
                <w:noProof/>
                <w:webHidden/>
              </w:rPr>
              <w:fldChar w:fldCharType="begin"/>
            </w:r>
            <w:r w:rsidR="00A26E42">
              <w:rPr>
                <w:noProof/>
                <w:webHidden/>
              </w:rPr>
              <w:instrText xml:space="preserve"> PAGEREF _Toc70574938 \h </w:instrText>
            </w:r>
            <w:r w:rsidR="00A26E42">
              <w:rPr>
                <w:noProof/>
                <w:webHidden/>
              </w:rPr>
            </w:r>
            <w:r w:rsidR="00A26E42">
              <w:rPr>
                <w:noProof/>
                <w:webHidden/>
              </w:rPr>
              <w:fldChar w:fldCharType="separate"/>
            </w:r>
            <w:r w:rsidR="005C1A39">
              <w:rPr>
                <w:noProof/>
                <w:webHidden/>
              </w:rPr>
              <w:t>VI</w:t>
            </w:r>
            <w:r w:rsidR="00A26E42">
              <w:rPr>
                <w:noProof/>
                <w:webHidden/>
              </w:rPr>
              <w:fldChar w:fldCharType="end"/>
            </w:r>
          </w:hyperlink>
        </w:p>
        <w:p w14:paraId="0048B6E2" w14:textId="73291F37" w:rsidR="00A26E42" w:rsidRDefault="008C0EB8">
          <w:pPr>
            <w:pStyle w:val="Verzeichnis1"/>
            <w:rPr>
              <w:rFonts w:asciiTheme="minorHAnsi" w:eastAsiaTheme="minorEastAsia" w:hAnsiTheme="minorHAnsi" w:cstheme="minorBidi"/>
              <w:noProof/>
              <w:szCs w:val="22"/>
            </w:rPr>
          </w:pPr>
          <w:hyperlink w:anchor="_Toc70574939" w:history="1">
            <w:r w:rsidR="00A26E42" w:rsidRPr="00860AE1">
              <w:rPr>
                <w:rStyle w:val="Hyperlink"/>
                <w:noProof/>
              </w:rPr>
              <w:t>1</w:t>
            </w:r>
            <w:r w:rsidR="00A26E42">
              <w:rPr>
                <w:rFonts w:asciiTheme="minorHAnsi" w:eastAsiaTheme="minorEastAsia" w:hAnsiTheme="minorHAnsi" w:cstheme="minorBidi"/>
                <w:noProof/>
                <w:szCs w:val="22"/>
              </w:rPr>
              <w:tab/>
            </w:r>
            <w:r w:rsidR="00A26E42" w:rsidRPr="00860AE1">
              <w:rPr>
                <w:rStyle w:val="Hyperlink"/>
                <w:noProof/>
              </w:rPr>
              <w:t>Einleitung</w:t>
            </w:r>
            <w:r w:rsidR="00A26E42">
              <w:rPr>
                <w:noProof/>
                <w:webHidden/>
              </w:rPr>
              <w:tab/>
            </w:r>
            <w:r w:rsidR="00A26E42">
              <w:rPr>
                <w:noProof/>
                <w:webHidden/>
              </w:rPr>
              <w:fldChar w:fldCharType="begin"/>
            </w:r>
            <w:r w:rsidR="00A26E42">
              <w:rPr>
                <w:noProof/>
                <w:webHidden/>
              </w:rPr>
              <w:instrText xml:space="preserve"> PAGEREF _Toc70574939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09CAD69" w14:textId="076B71B7" w:rsidR="00A26E42" w:rsidRDefault="008C0EB8">
          <w:pPr>
            <w:pStyle w:val="Verzeichnis1"/>
            <w:rPr>
              <w:rFonts w:asciiTheme="minorHAnsi" w:eastAsiaTheme="minorEastAsia" w:hAnsiTheme="minorHAnsi" w:cstheme="minorBidi"/>
              <w:noProof/>
              <w:szCs w:val="22"/>
            </w:rPr>
          </w:pPr>
          <w:hyperlink w:anchor="_Toc70574940" w:history="1">
            <w:r w:rsidR="00A26E42" w:rsidRPr="00860AE1">
              <w:rPr>
                <w:rStyle w:val="Hyperlink"/>
                <w:noProof/>
              </w:rPr>
              <w:t>2</w:t>
            </w:r>
            <w:r w:rsidR="00A26E42">
              <w:rPr>
                <w:rFonts w:asciiTheme="minorHAnsi" w:eastAsiaTheme="minorEastAsia" w:hAnsiTheme="minorHAnsi" w:cstheme="minorBidi"/>
                <w:noProof/>
                <w:szCs w:val="22"/>
              </w:rPr>
              <w:tab/>
            </w:r>
            <w:r w:rsidR="00A26E42" w:rsidRPr="00860AE1">
              <w:rPr>
                <w:rStyle w:val="Hyperlink"/>
                <w:noProof/>
              </w:rPr>
              <w:t>Funktionalität und Umgebung</w:t>
            </w:r>
            <w:r w:rsidR="00A26E42">
              <w:rPr>
                <w:noProof/>
                <w:webHidden/>
              </w:rPr>
              <w:tab/>
            </w:r>
            <w:r w:rsidR="00A26E42">
              <w:rPr>
                <w:noProof/>
                <w:webHidden/>
              </w:rPr>
              <w:fldChar w:fldCharType="begin"/>
            </w:r>
            <w:r w:rsidR="00A26E42">
              <w:rPr>
                <w:noProof/>
                <w:webHidden/>
              </w:rPr>
              <w:instrText xml:space="preserve"> PAGEREF _Toc70574940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15B53631" w14:textId="36928DA1" w:rsidR="00A26E42" w:rsidRDefault="008C0EB8">
          <w:pPr>
            <w:pStyle w:val="Verzeichnis1"/>
            <w:rPr>
              <w:rFonts w:asciiTheme="minorHAnsi" w:eastAsiaTheme="minorEastAsia" w:hAnsiTheme="minorHAnsi" w:cstheme="minorBidi"/>
              <w:noProof/>
              <w:szCs w:val="22"/>
            </w:rPr>
          </w:pPr>
          <w:hyperlink w:anchor="_Toc70574941" w:history="1">
            <w:r w:rsidR="00A26E42" w:rsidRPr="00860AE1">
              <w:rPr>
                <w:rStyle w:val="Hyperlink"/>
                <w:noProof/>
              </w:rPr>
              <w:t>3</w:t>
            </w:r>
            <w:r w:rsidR="00A26E42">
              <w:rPr>
                <w:rFonts w:asciiTheme="minorHAnsi" w:eastAsiaTheme="minorEastAsia" w:hAnsiTheme="minorHAnsi" w:cstheme="minorBidi"/>
                <w:noProof/>
                <w:szCs w:val="22"/>
              </w:rPr>
              <w:tab/>
            </w:r>
            <w:r w:rsidR="00A26E42" w:rsidRPr="00860AE1">
              <w:rPr>
                <w:rStyle w:val="Hyperlink"/>
                <w:noProof/>
              </w:rPr>
              <w:t>Implementierung</w:t>
            </w:r>
            <w:r w:rsidR="00A26E42">
              <w:rPr>
                <w:noProof/>
                <w:webHidden/>
              </w:rPr>
              <w:tab/>
            </w:r>
            <w:r w:rsidR="00A26E42">
              <w:rPr>
                <w:noProof/>
                <w:webHidden/>
              </w:rPr>
              <w:fldChar w:fldCharType="begin"/>
            </w:r>
            <w:r w:rsidR="00A26E42">
              <w:rPr>
                <w:noProof/>
                <w:webHidden/>
              </w:rPr>
              <w:instrText xml:space="preserve"> PAGEREF _Toc70574941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63ECBB9F" w14:textId="5C9CA3AA" w:rsidR="00A26E42" w:rsidRDefault="008C0EB8">
          <w:pPr>
            <w:pStyle w:val="Verzeichnis2"/>
            <w:rPr>
              <w:rFonts w:asciiTheme="minorHAnsi" w:eastAsiaTheme="minorEastAsia" w:hAnsiTheme="minorHAnsi" w:cstheme="minorBidi"/>
              <w:noProof/>
              <w:szCs w:val="22"/>
            </w:rPr>
          </w:pPr>
          <w:hyperlink w:anchor="_Toc70574942" w:history="1">
            <w:r w:rsidR="00A26E42" w:rsidRPr="00860AE1">
              <w:rPr>
                <w:rStyle w:val="Hyperlink"/>
                <w:noProof/>
              </w:rPr>
              <w:t>3.1</w:t>
            </w:r>
            <w:r w:rsidR="00A26E42">
              <w:rPr>
                <w:rFonts w:asciiTheme="minorHAnsi" w:eastAsiaTheme="minorEastAsia" w:hAnsiTheme="minorHAnsi" w:cstheme="minorBidi"/>
                <w:noProof/>
                <w:szCs w:val="22"/>
              </w:rPr>
              <w:tab/>
            </w:r>
            <w:r w:rsidR="00A26E42" w:rsidRPr="00860AE1">
              <w:rPr>
                <w:rStyle w:val="Hyperlink"/>
                <w:noProof/>
              </w:rPr>
              <w:t>Verwendete Patterns</w:t>
            </w:r>
            <w:r w:rsidR="00A26E42">
              <w:rPr>
                <w:noProof/>
                <w:webHidden/>
              </w:rPr>
              <w:tab/>
            </w:r>
            <w:r w:rsidR="00A26E42">
              <w:rPr>
                <w:noProof/>
                <w:webHidden/>
              </w:rPr>
              <w:fldChar w:fldCharType="begin"/>
            </w:r>
            <w:r w:rsidR="00A26E42">
              <w:rPr>
                <w:noProof/>
                <w:webHidden/>
              </w:rPr>
              <w:instrText xml:space="preserve"> PAGEREF _Toc70574942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BE69C4E" w14:textId="5371A431" w:rsidR="00A26E42" w:rsidRDefault="008C0EB8">
          <w:pPr>
            <w:pStyle w:val="Verzeichnis3"/>
            <w:rPr>
              <w:rFonts w:asciiTheme="minorHAnsi" w:eastAsiaTheme="minorEastAsia" w:hAnsiTheme="minorHAnsi" w:cstheme="minorBidi"/>
              <w:noProof/>
              <w:szCs w:val="22"/>
            </w:rPr>
          </w:pPr>
          <w:hyperlink w:anchor="_Toc70574943" w:history="1">
            <w:r w:rsidR="00A26E42" w:rsidRPr="00860AE1">
              <w:rPr>
                <w:rStyle w:val="Hyperlink"/>
                <w:noProof/>
              </w:rPr>
              <w:t>3.1.1</w:t>
            </w:r>
            <w:r w:rsidR="00A26E42">
              <w:rPr>
                <w:rFonts w:asciiTheme="minorHAnsi" w:eastAsiaTheme="minorEastAsia" w:hAnsiTheme="minorHAnsi" w:cstheme="minorBidi"/>
                <w:noProof/>
                <w:szCs w:val="22"/>
              </w:rPr>
              <w:tab/>
            </w:r>
            <w:r w:rsidR="00A26E42" w:rsidRPr="00860AE1">
              <w:rPr>
                <w:rStyle w:val="Hyperlink"/>
                <w:noProof/>
              </w:rPr>
              <w:t>Observer Pattern</w:t>
            </w:r>
            <w:r w:rsidR="00A26E42">
              <w:rPr>
                <w:noProof/>
                <w:webHidden/>
              </w:rPr>
              <w:tab/>
            </w:r>
            <w:r w:rsidR="00A26E42">
              <w:rPr>
                <w:noProof/>
                <w:webHidden/>
              </w:rPr>
              <w:fldChar w:fldCharType="begin"/>
            </w:r>
            <w:r w:rsidR="00A26E42">
              <w:rPr>
                <w:noProof/>
                <w:webHidden/>
              </w:rPr>
              <w:instrText xml:space="preserve"> PAGEREF _Toc70574943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29071223" w14:textId="03248D76" w:rsidR="00A26E42" w:rsidRDefault="008C0EB8">
          <w:pPr>
            <w:pStyle w:val="Verzeichnis3"/>
            <w:rPr>
              <w:rFonts w:asciiTheme="minorHAnsi" w:eastAsiaTheme="minorEastAsia" w:hAnsiTheme="minorHAnsi" w:cstheme="minorBidi"/>
              <w:noProof/>
              <w:szCs w:val="22"/>
            </w:rPr>
          </w:pPr>
          <w:hyperlink w:anchor="_Toc70574944" w:history="1">
            <w:r w:rsidR="00A26E42" w:rsidRPr="00860AE1">
              <w:rPr>
                <w:rStyle w:val="Hyperlink"/>
                <w:noProof/>
              </w:rPr>
              <w:t>3.1.2</w:t>
            </w:r>
            <w:r w:rsidR="00A26E42">
              <w:rPr>
                <w:rFonts w:asciiTheme="minorHAnsi" w:eastAsiaTheme="minorEastAsia" w:hAnsiTheme="minorHAnsi" w:cstheme="minorBidi"/>
                <w:noProof/>
                <w:szCs w:val="22"/>
              </w:rPr>
              <w:tab/>
            </w:r>
            <w:r w:rsidR="00A26E42" w:rsidRPr="00860AE1">
              <w:rPr>
                <w:rStyle w:val="Hyperlink"/>
                <w:noProof/>
              </w:rPr>
              <w:t>Model View Presenter Pattern</w:t>
            </w:r>
            <w:r w:rsidR="00A26E42">
              <w:rPr>
                <w:noProof/>
                <w:webHidden/>
              </w:rPr>
              <w:tab/>
            </w:r>
            <w:r w:rsidR="00A26E42">
              <w:rPr>
                <w:noProof/>
                <w:webHidden/>
              </w:rPr>
              <w:fldChar w:fldCharType="begin"/>
            </w:r>
            <w:r w:rsidR="00A26E42">
              <w:rPr>
                <w:noProof/>
                <w:webHidden/>
              </w:rPr>
              <w:instrText xml:space="preserve"> PAGEREF _Toc70574944 \h </w:instrText>
            </w:r>
            <w:r w:rsidR="00A26E42">
              <w:rPr>
                <w:noProof/>
                <w:webHidden/>
              </w:rPr>
            </w:r>
            <w:r w:rsidR="00A26E42">
              <w:rPr>
                <w:noProof/>
                <w:webHidden/>
              </w:rPr>
              <w:fldChar w:fldCharType="separate"/>
            </w:r>
            <w:r w:rsidR="005C1A39">
              <w:rPr>
                <w:noProof/>
                <w:webHidden/>
              </w:rPr>
              <w:t>2</w:t>
            </w:r>
            <w:r w:rsidR="00A26E42">
              <w:rPr>
                <w:noProof/>
                <w:webHidden/>
              </w:rPr>
              <w:fldChar w:fldCharType="end"/>
            </w:r>
          </w:hyperlink>
        </w:p>
        <w:p w14:paraId="0F4F8C3B" w14:textId="15E168FB" w:rsidR="00A26E42" w:rsidRDefault="008C0EB8">
          <w:pPr>
            <w:pStyle w:val="Verzeichnis3"/>
            <w:rPr>
              <w:rFonts w:asciiTheme="minorHAnsi" w:eastAsiaTheme="minorEastAsia" w:hAnsiTheme="minorHAnsi" w:cstheme="minorBidi"/>
              <w:noProof/>
              <w:szCs w:val="22"/>
            </w:rPr>
          </w:pPr>
          <w:hyperlink w:anchor="_Toc70574945" w:history="1">
            <w:r w:rsidR="00A26E42" w:rsidRPr="00860AE1">
              <w:rPr>
                <w:rStyle w:val="Hyperlink"/>
                <w:noProof/>
              </w:rPr>
              <w:t>3.1.3</w:t>
            </w:r>
            <w:r w:rsidR="00A26E42">
              <w:rPr>
                <w:rFonts w:asciiTheme="minorHAnsi" w:eastAsiaTheme="minorEastAsia" w:hAnsiTheme="minorHAnsi" w:cstheme="minorBidi"/>
                <w:noProof/>
                <w:szCs w:val="22"/>
              </w:rPr>
              <w:tab/>
            </w:r>
            <w:r w:rsidR="00A26E42" w:rsidRPr="00860AE1">
              <w:rPr>
                <w:rStyle w:val="Hyperlink"/>
                <w:noProof/>
              </w:rPr>
              <w:t>Data Access Object</w:t>
            </w:r>
            <w:r w:rsidR="00A26E42">
              <w:rPr>
                <w:noProof/>
                <w:webHidden/>
              </w:rPr>
              <w:tab/>
            </w:r>
            <w:r w:rsidR="00A26E42">
              <w:rPr>
                <w:noProof/>
                <w:webHidden/>
              </w:rPr>
              <w:fldChar w:fldCharType="begin"/>
            </w:r>
            <w:r w:rsidR="00A26E42">
              <w:rPr>
                <w:noProof/>
                <w:webHidden/>
              </w:rPr>
              <w:instrText xml:space="preserve"> PAGEREF _Toc70574945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79C359CB" w14:textId="548105D5" w:rsidR="00A26E42" w:rsidRDefault="008C0EB8">
          <w:pPr>
            <w:pStyle w:val="Verzeichnis3"/>
            <w:rPr>
              <w:rFonts w:asciiTheme="minorHAnsi" w:eastAsiaTheme="minorEastAsia" w:hAnsiTheme="minorHAnsi" w:cstheme="minorBidi"/>
              <w:noProof/>
              <w:szCs w:val="22"/>
            </w:rPr>
          </w:pPr>
          <w:hyperlink w:anchor="_Toc70574946" w:history="1">
            <w:r w:rsidR="00A26E42" w:rsidRPr="00860AE1">
              <w:rPr>
                <w:rStyle w:val="Hyperlink"/>
                <w:noProof/>
              </w:rPr>
              <w:t>3.1.4</w:t>
            </w:r>
            <w:r w:rsidR="00A26E42">
              <w:rPr>
                <w:rFonts w:asciiTheme="minorHAnsi" w:eastAsiaTheme="minorEastAsia" w:hAnsiTheme="minorHAnsi" w:cstheme="minorBidi"/>
                <w:noProof/>
                <w:szCs w:val="22"/>
              </w:rPr>
              <w:tab/>
            </w:r>
            <w:r w:rsidR="00A26E42" w:rsidRPr="00860AE1">
              <w:rPr>
                <w:rStyle w:val="Hyperlink"/>
                <w:noProof/>
              </w:rPr>
              <w:t>Object Relational Mapping</w:t>
            </w:r>
            <w:r w:rsidR="00A26E42">
              <w:rPr>
                <w:noProof/>
                <w:webHidden/>
              </w:rPr>
              <w:tab/>
            </w:r>
            <w:r w:rsidR="00A26E42">
              <w:rPr>
                <w:noProof/>
                <w:webHidden/>
              </w:rPr>
              <w:fldChar w:fldCharType="begin"/>
            </w:r>
            <w:r w:rsidR="00A26E42">
              <w:rPr>
                <w:noProof/>
                <w:webHidden/>
              </w:rPr>
              <w:instrText xml:space="preserve"> PAGEREF _Toc70574946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658C0F3" w14:textId="1B8A6E20" w:rsidR="00A26E42" w:rsidRDefault="008C0EB8">
          <w:pPr>
            <w:pStyle w:val="Verzeichnis2"/>
            <w:rPr>
              <w:rFonts w:asciiTheme="minorHAnsi" w:eastAsiaTheme="minorEastAsia" w:hAnsiTheme="minorHAnsi" w:cstheme="minorBidi"/>
              <w:noProof/>
              <w:szCs w:val="22"/>
            </w:rPr>
          </w:pPr>
          <w:hyperlink w:anchor="_Toc70574947" w:history="1">
            <w:r w:rsidR="00A26E42" w:rsidRPr="00860AE1">
              <w:rPr>
                <w:rStyle w:val="Hyperlink"/>
                <w:noProof/>
              </w:rPr>
              <w:t>3.2</w:t>
            </w:r>
            <w:r w:rsidR="00A26E42">
              <w:rPr>
                <w:rFonts w:asciiTheme="minorHAnsi" w:eastAsiaTheme="minorEastAsia" w:hAnsiTheme="minorHAnsi" w:cstheme="minorBidi"/>
                <w:noProof/>
                <w:szCs w:val="22"/>
              </w:rPr>
              <w:tab/>
            </w:r>
            <w:r w:rsidR="00A26E42" w:rsidRPr="00860AE1">
              <w:rPr>
                <w:rStyle w:val="Hyperlink"/>
                <w:noProof/>
              </w:rPr>
              <w:t>Verwendete Algorithmen</w:t>
            </w:r>
            <w:r w:rsidR="00A26E42">
              <w:rPr>
                <w:noProof/>
                <w:webHidden/>
              </w:rPr>
              <w:tab/>
            </w:r>
            <w:r w:rsidR="00A26E42">
              <w:rPr>
                <w:noProof/>
                <w:webHidden/>
              </w:rPr>
              <w:fldChar w:fldCharType="begin"/>
            </w:r>
            <w:r w:rsidR="00A26E42">
              <w:rPr>
                <w:noProof/>
                <w:webHidden/>
              </w:rPr>
              <w:instrText xml:space="preserve"> PAGEREF _Toc70574947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25EEFC07" w14:textId="4AA7B98C" w:rsidR="00A26E42" w:rsidRDefault="008C0EB8">
          <w:pPr>
            <w:pStyle w:val="Verzeichnis3"/>
            <w:rPr>
              <w:rFonts w:asciiTheme="minorHAnsi" w:eastAsiaTheme="minorEastAsia" w:hAnsiTheme="minorHAnsi" w:cstheme="minorBidi"/>
              <w:noProof/>
              <w:szCs w:val="22"/>
            </w:rPr>
          </w:pPr>
          <w:hyperlink w:anchor="_Toc70574948" w:history="1">
            <w:r w:rsidR="00A26E42" w:rsidRPr="00860AE1">
              <w:rPr>
                <w:rStyle w:val="Hyperlink"/>
                <w:noProof/>
              </w:rPr>
              <w:t>3.2.1</w:t>
            </w:r>
            <w:r w:rsidR="00A26E42">
              <w:rPr>
                <w:rFonts w:asciiTheme="minorHAnsi" w:eastAsiaTheme="minorEastAsia" w:hAnsiTheme="minorHAnsi" w:cstheme="minorBidi"/>
                <w:noProof/>
                <w:szCs w:val="22"/>
              </w:rPr>
              <w:tab/>
            </w:r>
            <w:r w:rsidR="00A26E42" w:rsidRPr="00860AE1">
              <w:rPr>
                <w:rStyle w:val="Hyperlink"/>
                <w:noProof/>
              </w:rPr>
              <w:t>Compare</w:t>
            </w:r>
            <w:r w:rsidR="00A26E42">
              <w:rPr>
                <w:noProof/>
                <w:webHidden/>
              </w:rPr>
              <w:tab/>
            </w:r>
            <w:r w:rsidR="00A26E42">
              <w:rPr>
                <w:noProof/>
                <w:webHidden/>
              </w:rPr>
              <w:fldChar w:fldCharType="begin"/>
            </w:r>
            <w:r w:rsidR="00A26E42">
              <w:rPr>
                <w:noProof/>
                <w:webHidden/>
              </w:rPr>
              <w:instrText xml:space="preserve"> PAGEREF _Toc70574948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C475289" w14:textId="54D33C81" w:rsidR="00A26E42" w:rsidRDefault="008C0EB8">
          <w:pPr>
            <w:pStyle w:val="Verzeichnis3"/>
            <w:rPr>
              <w:rFonts w:asciiTheme="minorHAnsi" w:eastAsiaTheme="minorEastAsia" w:hAnsiTheme="minorHAnsi" w:cstheme="minorBidi"/>
              <w:noProof/>
              <w:szCs w:val="22"/>
            </w:rPr>
          </w:pPr>
          <w:hyperlink w:anchor="_Toc70574949" w:history="1">
            <w:r w:rsidR="00A26E42" w:rsidRPr="00860AE1">
              <w:rPr>
                <w:rStyle w:val="Hyperlink"/>
                <w:noProof/>
              </w:rPr>
              <w:t>3.2.2</w:t>
            </w:r>
            <w:r w:rsidR="00A26E42">
              <w:rPr>
                <w:rFonts w:asciiTheme="minorHAnsi" w:eastAsiaTheme="minorEastAsia" w:hAnsiTheme="minorHAnsi" w:cstheme="minorBidi"/>
                <w:noProof/>
                <w:szCs w:val="22"/>
              </w:rPr>
              <w:tab/>
            </w:r>
            <w:r w:rsidR="00A26E42" w:rsidRPr="00860AE1">
              <w:rPr>
                <w:rStyle w:val="Hyperlink"/>
                <w:noProof/>
              </w:rPr>
              <w:t>Copy</w:t>
            </w:r>
            <w:r w:rsidR="00A26E42">
              <w:rPr>
                <w:noProof/>
                <w:webHidden/>
              </w:rPr>
              <w:tab/>
            </w:r>
            <w:r w:rsidR="00A26E42">
              <w:rPr>
                <w:noProof/>
                <w:webHidden/>
              </w:rPr>
              <w:fldChar w:fldCharType="begin"/>
            </w:r>
            <w:r w:rsidR="00A26E42">
              <w:rPr>
                <w:noProof/>
                <w:webHidden/>
              </w:rPr>
              <w:instrText xml:space="preserve"> PAGEREF _Toc70574949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36423D" w14:textId="6D62BC85" w:rsidR="00A26E42" w:rsidRDefault="008C0EB8">
          <w:pPr>
            <w:pStyle w:val="Verzeichnis3"/>
            <w:rPr>
              <w:rFonts w:asciiTheme="minorHAnsi" w:eastAsiaTheme="minorEastAsia" w:hAnsiTheme="minorHAnsi" w:cstheme="minorBidi"/>
              <w:noProof/>
              <w:szCs w:val="22"/>
            </w:rPr>
          </w:pPr>
          <w:hyperlink w:anchor="_Toc70574950" w:history="1">
            <w:r w:rsidR="00A26E42" w:rsidRPr="00860AE1">
              <w:rPr>
                <w:rStyle w:val="Hyperlink"/>
                <w:noProof/>
              </w:rPr>
              <w:t>3.2.3</w:t>
            </w:r>
            <w:r w:rsidR="00A26E42">
              <w:rPr>
                <w:rFonts w:asciiTheme="minorHAnsi" w:eastAsiaTheme="minorEastAsia" w:hAnsiTheme="minorHAnsi" w:cstheme="minorBidi"/>
                <w:noProof/>
                <w:szCs w:val="22"/>
              </w:rPr>
              <w:tab/>
            </w:r>
            <w:r w:rsidR="00A26E42" w:rsidRPr="00860AE1">
              <w:rPr>
                <w:rStyle w:val="Hyperlink"/>
                <w:noProof/>
              </w:rPr>
              <w:t>Equals</w:t>
            </w:r>
            <w:r w:rsidR="00A26E42">
              <w:rPr>
                <w:noProof/>
                <w:webHidden/>
              </w:rPr>
              <w:tab/>
            </w:r>
            <w:r w:rsidR="00A26E42">
              <w:rPr>
                <w:noProof/>
                <w:webHidden/>
              </w:rPr>
              <w:fldChar w:fldCharType="begin"/>
            </w:r>
            <w:r w:rsidR="00A26E42">
              <w:rPr>
                <w:noProof/>
                <w:webHidden/>
              </w:rPr>
              <w:instrText xml:space="preserve"> PAGEREF _Toc70574950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97EA4A" w14:textId="0C1348E2" w:rsidR="00A26E42" w:rsidRDefault="008C0EB8">
          <w:pPr>
            <w:pStyle w:val="Verzeichnis3"/>
            <w:rPr>
              <w:rFonts w:asciiTheme="minorHAnsi" w:eastAsiaTheme="minorEastAsia" w:hAnsiTheme="minorHAnsi" w:cstheme="minorBidi"/>
              <w:noProof/>
              <w:szCs w:val="22"/>
            </w:rPr>
          </w:pPr>
          <w:hyperlink w:anchor="_Toc70574951" w:history="1">
            <w:r w:rsidR="00A26E42" w:rsidRPr="00860AE1">
              <w:rPr>
                <w:rStyle w:val="Hyperlink"/>
                <w:noProof/>
              </w:rPr>
              <w:t>3.2.4</w:t>
            </w:r>
            <w:r w:rsidR="00A26E42">
              <w:rPr>
                <w:rFonts w:asciiTheme="minorHAnsi" w:eastAsiaTheme="minorEastAsia" w:hAnsiTheme="minorHAnsi" w:cstheme="minorBidi"/>
                <w:noProof/>
                <w:szCs w:val="22"/>
              </w:rPr>
              <w:tab/>
            </w:r>
            <w:r w:rsidR="00A26E42" w:rsidRPr="00860AE1">
              <w:rPr>
                <w:rStyle w:val="Hyperlink"/>
                <w:noProof/>
              </w:rPr>
              <w:t>Logger</w:t>
            </w:r>
            <w:r w:rsidR="00A26E42">
              <w:rPr>
                <w:noProof/>
                <w:webHidden/>
              </w:rPr>
              <w:tab/>
            </w:r>
            <w:r w:rsidR="00A26E42">
              <w:rPr>
                <w:noProof/>
                <w:webHidden/>
              </w:rPr>
              <w:fldChar w:fldCharType="begin"/>
            </w:r>
            <w:r w:rsidR="00A26E42">
              <w:rPr>
                <w:noProof/>
                <w:webHidden/>
              </w:rPr>
              <w:instrText xml:space="preserve"> PAGEREF _Toc70574951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A03E156" w14:textId="3CA63371" w:rsidR="00A26E42" w:rsidRDefault="008C0EB8">
          <w:pPr>
            <w:pStyle w:val="Verzeichnis2"/>
            <w:rPr>
              <w:rFonts w:asciiTheme="minorHAnsi" w:eastAsiaTheme="minorEastAsia" w:hAnsiTheme="minorHAnsi" w:cstheme="minorBidi"/>
              <w:noProof/>
              <w:szCs w:val="22"/>
            </w:rPr>
          </w:pPr>
          <w:hyperlink w:anchor="_Toc70574952" w:history="1">
            <w:r w:rsidR="00A26E42" w:rsidRPr="00860AE1">
              <w:rPr>
                <w:rStyle w:val="Hyperlink"/>
                <w:noProof/>
              </w:rPr>
              <w:t>3.3</w:t>
            </w:r>
            <w:r w:rsidR="00A26E42">
              <w:rPr>
                <w:rFonts w:asciiTheme="minorHAnsi" w:eastAsiaTheme="minorEastAsia" w:hAnsiTheme="minorHAnsi" w:cstheme="minorBidi"/>
                <w:noProof/>
                <w:szCs w:val="22"/>
              </w:rPr>
              <w:tab/>
            </w:r>
            <w:r w:rsidR="00A26E42" w:rsidRPr="00860AE1">
              <w:rPr>
                <w:rStyle w:val="Hyperlink"/>
                <w:noProof/>
              </w:rPr>
              <w:t>Beispielhafte Hauptfunktion</w:t>
            </w:r>
            <w:r w:rsidR="00A26E42">
              <w:rPr>
                <w:noProof/>
                <w:webHidden/>
              </w:rPr>
              <w:tab/>
            </w:r>
            <w:r w:rsidR="00A26E42">
              <w:rPr>
                <w:noProof/>
                <w:webHidden/>
              </w:rPr>
              <w:fldChar w:fldCharType="begin"/>
            </w:r>
            <w:r w:rsidR="00A26E42">
              <w:rPr>
                <w:noProof/>
                <w:webHidden/>
              </w:rPr>
              <w:instrText xml:space="preserve"> PAGEREF _Toc70574952 \h </w:instrText>
            </w:r>
            <w:r w:rsidR="00A26E42">
              <w:rPr>
                <w:noProof/>
                <w:webHidden/>
              </w:rPr>
            </w:r>
            <w:r w:rsidR="00A26E42">
              <w:rPr>
                <w:noProof/>
                <w:webHidden/>
              </w:rPr>
              <w:fldChar w:fldCharType="separate"/>
            </w:r>
            <w:r w:rsidR="005C1A39">
              <w:rPr>
                <w:noProof/>
                <w:webHidden/>
              </w:rPr>
              <w:t>6</w:t>
            </w:r>
            <w:r w:rsidR="00A26E42">
              <w:rPr>
                <w:noProof/>
                <w:webHidden/>
              </w:rPr>
              <w:fldChar w:fldCharType="end"/>
            </w:r>
          </w:hyperlink>
        </w:p>
        <w:p w14:paraId="61E892E1" w14:textId="58EA18A1" w:rsidR="00A26E42" w:rsidRDefault="008C0EB8">
          <w:pPr>
            <w:pStyle w:val="Verzeichnis1"/>
            <w:rPr>
              <w:rFonts w:asciiTheme="minorHAnsi" w:eastAsiaTheme="minorEastAsia" w:hAnsiTheme="minorHAnsi" w:cstheme="minorBidi"/>
              <w:noProof/>
              <w:szCs w:val="22"/>
            </w:rPr>
          </w:pPr>
          <w:hyperlink w:anchor="_Toc70574953" w:history="1">
            <w:r w:rsidR="00A26E42" w:rsidRPr="00860AE1">
              <w:rPr>
                <w:rStyle w:val="Hyperlink"/>
                <w:noProof/>
              </w:rPr>
              <w:t>4</w:t>
            </w:r>
            <w:r w:rsidR="00A26E42">
              <w:rPr>
                <w:rFonts w:asciiTheme="minorHAnsi" w:eastAsiaTheme="minorEastAsia" w:hAnsiTheme="minorHAnsi" w:cstheme="minorBidi"/>
                <w:noProof/>
                <w:szCs w:val="22"/>
              </w:rPr>
              <w:tab/>
            </w:r>
            <w:r w:rsidR="00A26E42" w:rsidRPr="00860AE1">
              <w:rPr>
                <w:rStyle w:val="Hyperlink"/>
                <w:noProof/>
              </w:rPr>
              <w:t>Grafische Benutzeroberfläche (in MVP nur der View)</w:t>
            </w:r>
            <w:r w:rsidR="00A26E42">
              <w:rPr>
                <w:noProof/>
                <w:webHidden/>
              </w:rPr>
              <w:tab/>
            </w:r>
            <w:r w:rsidR="00A26E42">
              <w:rPr>
                <w:noProof/>
                <w:webHidden/>
              </w:rPr>
              <w:fldChar w:fldCharType="begin"/>
            </w:r>
            <w:r w:rsidR="00A26E42">
              <w:rPr>
                <w:noProof/>
                <w:webHidden/>
              </w:rPr>
              <w:instrText xml:space="preserve"> PAGEREF _Toc70574953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3257BE7F" w14:textId="4E724488" w:rsidR="00A26E42" w:rsidRDefault="008C0EB8">
          <w:pPr>
            <w:pStyle w:val="Verzeichnis2"/>
            <w:rPr>
              <w:rFonts w:asciiTheme="minorHAnsi" w:eastAsiaTheme="minorEastAsia" w:hAnsiTheme="minorHAnsi" w:cstheme="minorBidi"/>
              <w:noProof/>
              <w:szCs w:val="22"/>
            </w:rPr>
          </w:pPr>
          <w:hyperlink w:anchor="_Toc70574954" w:history="1">
            <w:r w:rsidR="00A26E42" w:rsidRPr="00860AE1">
              <w:rPr>
                <w:rStyle w:val="Hyperlink"/>
                <w:noProof/>
              </w:rPr>
              <w:t>4.1</w:t>
            </w:r>
            <w:r w:rsidR="00A26E42">
              <w:rPr>
                <w:rFonts w:asciiTheme="minorHAnsi" w:eastAsiaTheme="minorEastAsia" w:hAnsiTheme="minorHAnsi" w:cstheme="minorBidi"/>
                <w:noProof/>
                <w:szCs w:val="22"/>
              </w:rPr>
              <w:tab/>
            </w:r>
            <w:r w:rsidR="00A26E42" w:rsidRPr="00860AE1">
              <w:rPr>
                <w:rStyle w:val="Hyperlink"/>
                <w:noProof/>
              </w:rPr>
              <w:t>Dialoge</w:t>
            </w:r>
            <w:r w:rsidR="00A26E42">
              <w:rPr>
                <w:noProof/>
                <w:webHidden/>
              </w:rPr>
              <w:tab/>
            </w:r>
            <w:r w:rsidR="00A26E42">
              <w:rPr>
                <w:noProof/>
                <w:webHidden/>
              </w:rPr>
              <w:fldChar w:fldCharType="begin"/>
            </w:r>
            <w:r w:rsidR="00A26E42">
              <w:rPr>
                <w:noProof/>
                <w:webHidden/>
              </w:rPr>
              <w:instrText xml:space="preserve"> PAGEREF _Toc70574954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6B33D22B" w14:textId="6C6D20F9" w:rsidR="00A26E42" w:rsidRDefault="008C0EB8">
          <w:pPr>
            <w:pStyle w:val="Verzeichnis2"/>
            <w:rPr>
              <w:rFonts w:asciiTheme="minorHAnsi" w:eastAsiaTheme="minorEastAsia" w:hAnsiTheme="minorHAnsi" w:cstheme="minorBidi"/>
              <w:noProof/>
              <w:szCs w:val="22"/>
            </w:rPr>
          </w:pPr>
          <w:hyperlink w:anchor="_Toc70574955" w:history="1">
            <w:r w:rsidR="00A26E42" w:rsidRPr="00860AE1">
              <w:rPr>
                <w:rStyle w:val="Hyperlink"/>
                <w:noProof/>
              </w:rPr>
              <w:t>4.2</w:t>
            </w:r>
            <w:r w:rsidR="00A26E42">
              <w:rPr>
                <w:rFonts w:asciiTheme="minorHAnsi" w:eastAsiaTheme="minorEastAsia" w:hAnsiTheme="minorHAnsi" w:cstheme="minorBidi"/>
                <w:noProof/>
                <w:szCs w:val="22"/>
              </w:rPr>
              <w:tab/>
            </w:r>
            <w:r w:rsidR="00A26E42" w:rsidRPr="00860AE1">
              <w:rPr>
                <w:rStyle w:val="Hyperlink"/>
                <w:noProof/>
              </w:rPr>
              <w:t>Fenster</w:t>
            </w:r>
            <w:r w:rsidR="00A26E42">
              <w:rPr>
                <w:noProof/>
                <w:webHidden/>
              </w:rPr>
              <w:tab/>
            </w:r>
            <w:r w:rsidR="00A26E42">
              <w:rPr>
                <w:noProof/>
                <w:webHidden/>
              </w:rPr>
              <w:fldChar w:fldCharType="begin"/>
            </w:r>
            <w:r w:rsidR="00A26E42">
              <w:rPr>
                <w:noProof/>
                <w:webHidden/>
              </w:rPr>
              <w:instrText xml:space="preserve"> PAGEREF _Toc70574955 \h </w:instrText>
            </w:r>
            <w:r w:rsidR="00A26E42">
              <w:rPr>
                <w:noProof/>
                <w:webHidden/>
              </w:rPr>
            </w:r>
            <w:r w:rsidR="00A26E42">
              <w:rPr>
                <w:noProof/>
                <w:webHidden/>
              </w:rPr>
              <w:fldChar w:fldCharType="separate"/>
            </w:r>
            <w:r w:rsidR="005C1A39">
              <w:rPr>
                <w:noProof/>
                <w:webHidden/>
              </w:rPr>
              <w:t>8</w:t>
            </w:r>
            <w:r w:rsidR="00A26E42">
              <w:rPr>
                <w:noProof/>
                <w:webHidden/>
              </w:rPr>
              <w:fldChar w:fldCharType="end"/>
            </w:r>
          </w:hyperlink>
        </w:p>
        <w:p w14:paraId="3E12B920" w14:textId="4F8AEB98" w:rsidR="00A26E42" w:rsidRDefault="008C0EB8">
          <w:pPr>
            <w:pStyle w:val="Verzeichnis2"/>
            <w:rPr>
              <w:rFonts w:asciiTheme="minorHAnsi" w:eastAsiaTheme="minorEastAsia" w:hAnsiTheme="minorHAnsi" w:cstheme="minorBidi"/>
              <w:noProof/>
              <w:szCs w:val="22"/>
            </w:rPr>
          </w:pPr>
          <w:hyperlink w:anchor="_Toc70574956" w:history="1">
            <w:r w:rsidR="00A26E42" w:rsidRPr="00860AE1">
              <w:rPr>
                <w:rStyle w:val="Hyperlink"/>
                <w:noProof/>
              </w:rPr>
              <w:t>4.3</w:t>
            </w:r>
            <w:r w:rsidR="00A26E42">
              <w:rPr>
                <w:rFonts w:asciiTheme="minorHAnsi" w:eastAsiaTheme="minorEastAsia" w:hAnsiTheme="minorHAnsi" w:cstheme="minorBidi"/>
                <w:noProof/>
                <w:szCs w:val="22"/>
              </w:rPr>
              <w:tab/>
            </w:r>
            <w:r w:rsidR="00A26E42" w:rsidRPr="00860AE1">
              <w:rPr>
                <w:rStyle w:val="Hyperlink"/>
                <w:noProof/>
              </w:rPr>
              <w:t>Menüs</w:t>
            </w:r>
            <w:r w:rsidR="00A26E42">
              <w:rPr>
                <w:noProof/>
                <w:webHidden/>
              </w:rPr>
              <w:tab/>
            </w:r>
            <w:r w:rsidR="00A26E42">
              <w:rPr>
                <w:noProof/>
                <w:webHidden/>
              </w:rPr>
              <w:fldChar w:fldCharType="begin"/>
            </w:r>
            <w:r w:rsidR="00A26E42">
              <w:rPr>
                <w:noProof/>
                <w:webHidden/>
              </w:rPr>
              <w:instrText xml:space="preserve"> PAGEREF _Toc70574956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6F54E40D" w14:textId="6ADEE120" w:rsidR="00A26E42" w:rsidRDefault="008C0EB8">
          <w:pPr>
            <w:pStyle w:val="Verzeichnis2"/>
            <w:rPr>
              <w:rFonts w:asciiTheme="minorHAnsi" w:eastAsiaTheme="minorEastAsia" w:hAnsiTheme="minorHAnsi" w:cstheme="minorBidi"/>
              <w:noProof/>
              <w:szCs w:val="22"/>
            </w:rPr>
          </w:pPr>
          <w:hyperlink w:anchor="_Toc70574957" w:history="1">
            <w:r w:rsidR="00A26E42" w:rsidRPr="00860AE1">
              <w:rPr>
                <w:rStyle w:val="Hyperlink"/>
                <w:noProof/>
              </w:rPr>
              <w:t>4.4</w:t>
            </w:r>
            <w:r w:rsidR="00A26E42">
              <w:rPr>
                <w:rFonts w:asciiTheme="minorHAnsi" w:eastAsiaTheme="minorEastAsia" w:hAnsiTheme="minorHAnsi" w:cstheme="minorBidi"/>
                <w:noProof/>
                <w:szCs w:val="22"/>
              </w:rPr>
              <w:tab/>
            </w:r>
            <w:r w:rsidR="00A26E42" w:rsidRPr="00860AE1">
              <w:rPr>
                <w:rStyle w:val="Hyperlink"/>
                <w:noProof/>
              </w:rPr>
              <w:t>Spezielle Designelemente in der vorliegenden Applikation</w:t>
            </w:r>
            <w:r w:rsidR="00A26E42">
              <w:rPr>
                <w:noProof/>
                <w:webHidden/>
              </w:rPr>
              <w:tab/>
            </w:r>
            <w:r w:rsidR="00A26E42">
              <w:rPr>
                <w:noProof/>
                <w:webHidden/>
              </w:rPr>
              <w:fldChar w:fldCharType="begin"/>
            </w:r>
            <w:r w:rsidR="00A26E42">
              <w:rPr>
                <w:noProof/>
                <w:webHidden/>
              </w:rPr>
              <w:instrText xml:space="preserve"> PAGEREF _Toc70574957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26BDC85A" w14:textId="6BA19D5B" w:rsidR="00A26E42" w:rsidRDefault="008C0EB8">
          <w:pPr>
            <w:pStyle w:val="Verzeichnis1"/>
            <w:rPr>
              <w:rFonts w:asciiTheme="minorHAnsi" w:eastAsiaTheme="minorEastAsia" w:hAnsiTheme="minorHAnsi" w:cstheme="minorBidi"/>
              <w:noProof/>
              <w:szCs w:val="22"/>
            </w:rPr>
          </w:pPr>
          <w:hyperlink w:anchor="_Toc70574958" w:history="1">
            <w:r w:rsidR="00A26E42" w:rsidRPr="00860AE1">
              <w:rPr>
                <w:rStyle w:val="Hyperlink"/>
                <w:noProof/>
              </w:rPr>
              <w:t>5</w:t>
            </w:r>
            <w:r w:rsidR="00A26E42">
              <w:rPr>
                <w:rFonts w:asciiTheme="minorHAnsi" w:eastAsiaTheme="minorEastAsia" w:hAnsiTheme="minorHAnsi" w:cstheme="minorBidi"/>
                <w:noProof/>
                <w:szCs w:val="22"/>
              </w:rPr>
              <w:tab/>
            </w:r>
            <w:r w:rsidR="00A26E42" w:rsidRPr="00860AE1">
              <w:rPr>
                <w:rStyle w:val="Hyperlink"/>
                <w:noProof/>
              </w:rPr>
              <w:t>Schluss</w:t>
            </w:r>
            <w:r w:rsidR="00A26E42">
              <w:rPr>
                <w:noProof/>
                <w:webHidden/>
              </w:rPr>
              <w:tab/>
            </w:r>
            <w:r w:rsidR="00A26E42">
              <w:rPr>
                <w:noProof/>
                <w:webHidden/>
              </w:rPr>
              <w:fldChar w:fldCharType="begin"/>
            </w:r>
            <w:r w:rsidR="00A26E42">
              <w:rPr>
                <w:noProof/>
                <w:webHidden/>
              </w:rPr>
              <w:instrText xml:space="preserve"> PAGEREF _Toc70574958 \h </w:instrText>
            </w:r>
            <w:r w:rsidR="00A26E42">
              <w:rPr>
                <w:noProof/>
                <w:webHidden/>
              </w:rPr>
            </w:r>
            <w:r w:rsidR="00A26E42">
              <w:rPr>
                <w:noProof/>
                <w:webHidden/>
              </w:rPr>
              <w:fldChar w:fldCharType="separate"/>
            </w:r>
            <w:r w:rsidR="005C1A39">
              <w:rPr>
                <w:noProof/>
                <w:webHidden/>
              </w:rPr>
              <w:t>11</w:t>
            </w:r>
            <w:r w:rsidR="00A26E42">
              <w:rPr>
                <w:noProof/>
                <w:webHidden/>
              </w:rPr>
              <w:fldChar w:fldCharType="end"/>
            </w:r>
          </w:hyperlink>
        </w:p>
        <w:p w14:paraId="59BBE176" w14:textId="31F0EED2" w:rsidR="00A26E42" w:rsidRDefault="008C0EB8">
          <w:pPr>
            <w:pStyle w:val="Verzeichnis1"/>
            <w:rPr>
              <w:rFonts w:asciiTheme="minorHAnsi" w:eastAsiaTheme="minorEastAsia" w:hAnsiTheme="minorHAnsi" w:cstheme="minorBidi"/>
              <w:noProof/>
              <w:szCs w:val="22"/>
            </w:rPr>
          </w:pPr>
          <w:hyperlink w:anchor="_Toc70574959" w:history="1">
            <w:r w:rsidR="00A26E42" w:rsidRPr="00860AE1">
              <w:rPr>
                <w:rStyle w:val="Hyperlink"/>
                <w:noProof/>
              </w:rPr>
              <w:t>Anhang</w:t>
            </w:r>
            <w:r w:rsidR="00A26E42">
              <w:rPr>
                <w:noProof/>
                <w:webHidden/>
              </w:rPr>
              <w:tab/>
            </w:r>
            <w:r w:rsidR="00A26E42">
              <w:rPr>
                <w:noProof/>
                <w:webHidden/>
              </w:rPr>
              <w:fldChar w:fldCharType="begin"/>
            </w:r>
            <w:r w:rsidR="00A26E42">
              <w:rPr>
                <w:noProof/>
                <w:webHidden/>
              </w:rPr>
              <w:instrText xml:space="preserve"> PAGEREF _Toc70574959 \h </w:instrText>
            </w:r>
            <w:r w:rsidR="00A26E42">
              <w:rPr>
                <w:noProof/>
                <w:webHidden/>
              </w:rPr>
            </w:r>
            <w:r w:rsidR="00A26E42">
              <w:rPr>
                <w:noProof/>
                <w:webHidden/>
              </w:rPr>
              <w:fldChar w:fldCharType="separate"/>
            </w:r>
            <w:r w:rsidR="005C1A39">
              <w:rPr>
                <w:noProof/>
                <w:webHidden/>
              </w:rPr>
              <w:t>13</w:t>
            </w:r>
            <w:r w:rsidR="00A26E42">
              <w:rPr>
                <w:noProof/>
                <w:webHidden/>
              </w:rPr>
              <w:fldChar w:fldCharType="end"/>
            </w:r>
          </w:hyperlink>
        </w:p>
        <w:p w14:paraId="17C5519F" w14:textId="5F052318" w:rsidR="00A26E42" w:rsidRDefault="008C0EB8">
          <w:pPr>
            <w:pStyle w:val="Verzeichnis1"/>
            <w:rPr>
              <w:rFonts w:asciiTheme="minorHAnsi" w:eastAsiaTheme="minorEastAsia" w:hAnsiTheme="minorHAnsi" w:cstheme="minorBidi"/>
              <w:noProof/>
              <w:szCs w:val="22"/>
            </w:rPr>
          </w:pPr>
          <w:hyperlink w:anchor="_Toc70574960"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0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07D90DDE" w14:textId="338DDD17" w:rsidR="00A26E42" w:rsidRDefault="008C0EB8">
          <w:pPr>
            <w:pStyle w:val="Verzeichnis1"/>
            <w:rPr>
              <w:rFonts w:asciiTheme="minorHAnsi" w:eastAsiaTheme="minorEastAsia" w:hAnsiTheme="minorHAnsi" w:cstheme="minorBidi"/>
              <w:noProof/>
              <w:szCs w:val="22"/>
            </w:rPr>
          </w:pPr>
          <w:hyperlink w:anchor="_Toc70574961"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1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20562B48" w14:textId="2CF5AD9B"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74936"/>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74937"/>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74938"/>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74939"/>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74940"/>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74941"/>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74942"/>
      <w:r>
        <w:t xml:space="preserve">Verwendete </w:t>
      </w:r>
      <w:r w:rsidR="00D95C5D">
        <w:t>Patterns</w:t>
      </w:r>
      <w:bookmarkEnd w:id="11"/>
    </w:p>
    <w:p w14:paraId="754CF424" w14:textId="01E49839" w:rsidR="00426F2B" w:rsidRDefault="000C5747" w:rsidP="004D21CD">
      <w:pPr>
        <w:pStyle w:val="berschrift3"/>
      </w:pPr>
      <w:bookmarkStart w:id="12" w:name="_Toc70574943"/>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74944"/>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74945"/>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74946"/>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74947"/>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74948"/>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74949"/>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74950"/>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74951"/>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74952"/>
      <w:r>
        <w:t>Beispielhafte Hauptfunktion</w:t>
      </w:r>
      <w:bookmarkEnd w:id="22"/>
    </w:p>
    <w:p w14:paraId="32B48485" w14:textId="6C135053" w:rsidR="00FD3880" w:rsidRDefault="00DA545E" w:rsidP="00DA545E">
      <w:r>
        <w:t>//Otto</w:t>
      </w:r>
    </w:p>
    <w:p w14:paraId="3BFD78A3" w14:textId="68FEB026" w:rsidR="00F31E3B" w:rsidRDefault="00F31E3B" w:rsidP="00DA545E">
      <w:r>
        <w:t xml:space="preserve">//Hauptfunktion: </w:t>
      </w:r>
      <w:r w:rsidR="00453724">
        <w:t xml:space="preserve">Spiel hinzufügen (manuell) </w:t>
      </w:r>
      <w:r w:rsidR="00453724">
        <w:sym w:font="Wingdings" w:char="F0E0"/>
      </w:r>
      <w:r w:rsidR="00453724">
        <w:t xml:space="preserve"> dafür in der jeweiligen Liga </w:t>
      </w:r>
      <w:proofErr w:type="spellStart"/>
      <w:r w:rsidR="00453724">
        <w:t>wechsel</w:t>
      </w:r>
      <w:proofErr w:type="spellEnd"/>
      <w:r w:rsidR="00453724">
        <w:t xml:space="preserve"> in den Spielplan View </w:t>
      </w:r>
      <w:r w:rsidR="00453724">
        <w:sym w:font="Wingdings" w:char="F0E0"/>
      </w:r>
      <w:r w:rsidR="00453724">
        <w:t xml:space="preserve"> ändert Ansicht</w:t>
      </w:r>
    </w:p>
    <w:p w14:paraId="0DB89CB1" w14:textId="434999E7" w:rsidR="00453724" w:rsidRDefault="00453724" w:rsidP="00DA545E">
      <w:r>
        <w:sym w:font="Wingdings" w:char="F0E0"/>
      </w:r>
      <w:r>
        <w:t xml:space="preserve"> </w:t>
      </w:r>
      <w:r w:rsidR="00777FB9">
        <w:t xml:space="preserve">Auf Knopf drücken Spiel hinzufügen </w:t>
      </w:r>
      <w:r w:rsidR="00777FB9">
        <w:sym w:font="Wingdings" w:char="F0E0"/>
      </w:r>
      <w:r w:rsidR="00777FB9">
        <w:t xml:space="preserve"> </w:t>
      </w:r>
      <w:proofErr w:type="spellStart"/>
      <w:r w:rsidR="00777FB9">
        <w:t>action</w:t>
      </w:r>
      <w:proofErr w:type="spellEnd"/>
      <w:r w:rsidR="00777FB9">
        <w:t xml:space="preserve"> </w:t>
      </w:r>
      <w:proofErr w:type="spellStart"/>
      <w:r w:rsidR="00777FB9">
        <w:t>command</w:t>
      </w:r>
      <w:proofErr w:type="spellEnd"/>
      <w:r w:rsidR="00777FB9">
        <w:t xml:space="preserve"> wird an </w:t>
      </w:r>
      <w:proofErr w:type="spellStart"/>
      <w:r w:rsidR="00777FB9">
        <w:t>PlanPresenter</w:t>
      </w:r>
      <w:proofErr w:type="spellEnd"/>
      <w:r w:rsidR="00777FB9">
        <w:t xml:space="preserve"> gesendet </w:t>
      </w:r>
      <w:r w:rsidR="00777FB9">
        <w:sym w:font="Wingdings" w:char="F0E0"/>
      </w:r>
      <w:r w:rsidR="00777FB9">
        <w:t xml:space="preserve"> dieser verarbeitet </w:t>
      </w:r>
      <w:proofErr w:type="spellStart"/>
      <w:r w:rsidR="00777FB9">
        <w:t>actioncommand</w:t>
      </w:r>
      <w:proofErr w:type="spellEnd"/>
      <w:r w:rsidR="00777FB9">
        <w:t xml:space="preserve"> mittels switch </w:t>
      </w:r>
      <w:proofErr w:type="spellStart"/>
      <w:r w:rsidR="00777FB9">
        <w:t>case</w:t>
      </w:r>
      <w:proofErr w:type="spellEnd"/>
      <w:r w:rsidR="00777FB9">
        <w:t xml:space="preserve"> und erzeugt neues Fenster inkl. Passenden </w:t>
      </w:r>
      <w:proofErr w:type="spellStart"/>
      <w:r w:rsidR="00777FB9">
        <w:t>Presente</w:t>
      </w:r>
      <w:proofErr w:type="spellEnd"/>
      <w:r w:rsidR="00777FB9">
        <w:t xml:space="preserve"> für Spielhinzufügen (</w:t>
      </w:r>
      <w:proofErr w:type="spellStart"/>
      <w:r w:rsidR="00777FB9">
        <w:t>PlanAddGameView</w:t>
      </w:r>
      <w:proofErr w:type="spellEnd"/>
      <w:r w:rsidR="00777FB9">
        <w:t xml:space="preserve"> &amp; </w:t>
      </w:r>
      <w:proofErr w:type="spellStart"/>
      <w:r w:rsidR="00777FB9">
        <w:t>PlanAddGamePresenter</w:t>
      </w:r>
      <w:proofErr w:type="spellEnd"/>
      <w:r w:rsidR="00777FB9">
        <w:t xml:space="preserve">) und übergibt dem </w:t>
      </w:r>
      <w:proofErr w:type="spellStart"/>
      <w:r w:rsidR="00777FB9">
        <w:t>Presenter</w:t>
      </w:r>
      <w:proofErr w:type="spellEnd"/>
      <w:r w:rsidR="00777FB9">
        <w:t xml:space="preserve"> den View, die gerade ausgewählte Liga, und den gerade existierenden </w:t>
      </w:r>
      <w:proofErr w:type="spellStart"/>
      <w:r w:rsidR="00777FB9">
        <w:t>MainView</w:t>
      </w:r>
      <w:proofErr w:type="spellEnd"/>
      <w:r w:rsidR="00777FB9">
        <w:t xml:space="preserve"> (da </w:t>
      </w:r>
      <w:proofErr w:type="spellStart"/>
      <w:r w:rsidR="00777FB9">
        <w:t>PlanAddGameView</w:t>
      </w:r>
      <w:proofErr w:type="spellEnd"/>
      <w:r w:rsidR="00777FB9">
        <w:t xml:space="preserve"> ein </w:t>
      </w:r>
      <w:proofErr w:type="spellStart"/>
      <w:r w:rsidR="00777FB9">
        <w:t>JDialog</w:t>
      </w:r>
      <w:proofErr w:type="spellEnd"/>
      <w:r w:rsidR="00777FB9">
        <w:t xml:space="preserve"> ist und dieser ein Vaterfenster braucht) </w:t>
      </w:r>
      <w:proofErr w:type="spellStart"/>
      <w:r w:rsidR="00777FB9">
        <w:t>MainView</w:t>
      </w:r>
      <w:proofErr w:type="spellEnd"/>
      <w:r w:rsidR="00777FB9">
        <w:t xml:space="preserve"> wird nochmals extra dem </w:t>
      </w:r>
      <w:proofErr w:type="spellStart"/>
      <w:r w:rsidR="00777FB9">
        <w:t>PlanAddGameView</w:t>
      </w:r>
      <w:proofErr w:type="spellEnd"/>
      <w:r w:rsidR="00777FB9">
        <w:t xml:space="preserve"> übergeben, da dieser als </w:t>
      </w:r>
      <w:proofErr w:type="spellStart"/>
      <w:r w:rsidR="00777FB9">
        <w:t>JDialog</w:t>
      </w:r>
      <w:proofErr w:type="spellEnd"/>
      <w:r w:rsidR="00777FB9">
        <w:t xml:space="preserve"> einen </w:t>
      </w:r>
      <w:proofErr w:type="spellStart"/>
      <w:r w:rsidR="00777FB9">
        <w:t>ParentView</w:t>
      </w:r>
      <w:proofErr w:type="spellEnd"/>
      <w:r w:rsidR="00777FB9">
        <w:t xml:space="preserve"> braucht</w:t>
      </w:r>
    </w:p>
    <w:p w14:paraId="79A2008A" w14:textId="7AE7636A" w:rsidR="002F0728" w:rsidRDefault="002F0728" w:rsidP="00DA545E">
      <w:r>
        <w:sym w:font="Wingdings" w:char="F0E0"/>
      </w:r>
      <w:r>
        <w:t xml:space="preserve"> </w:t>
      </w:r>
      <w:proofErr w:type="spellStart"/>
      <w:r>
        <w:t>PlanAddGamePresenter</w:t>
      </w:r>
      <w:proofErr w:type="spellEnd"/>
      <w:r>
        <w:t xml:space="preserve"> passt beim Initialisieren der anzuzeigenden View die jeweiligen anzuzeigenden Daten, an die jeweilige An, die den </w:t>
      </w:r>
      <w:proofErr w:type="spellStart"/>
      <w:r>
        <w:t>Presenter</w:t>
      </w:r>
      <w:proofErr w:type="spellEnd"/>
      <w:r>
        <w:t xml:space="preserve"> aufruft (um nur spiele zwischen Teams aus bestimmten verschiedenen Ligen zu ermöglichen)</w:t>
      </w:r>
    </w:p>
    <w:p w14:paraId="19DDC2F0" w14:textId="78137928" w:rsidR="00DC030B" w:rsidRDefault="00DC030B" w:rsidP="00DA545E">
      <w:r>
        <w:sym w:font="Wingdings" w:char="F0E0"/>
      </w:r>
      <w:r>
        <w:t xml:space="preserve"> auf den jeweiligen </w:t>
      </w:r>
      <w:proofErr w:type="spellStart"/>
      <w:r>
        <w:t>ComoBoBoxen</w:t>
      </w:r>
      <w:proofErr w:type="spellEnd"/>
      <w:r>
        <w:t xml:space="preserve"> für die einzelnen Ligen und den einzelnen Club wird der </w:t>
      </w:r>
      <w:proofErr w:type="spellStart"/>
      <w:r>
        <w:t>PlanAddGamePresenter</w:t>
      </w:r>
      <w:proofErr w:type="spellEnd"/>
      <w:r>
        <w:t xml:space="preserve"> als </w:t>
      </w:r>
      <w:proofErr w:type="spellStart"/>
      <w:r>
        <w:t>Itemlistener</w:t>
      </w:r>
      <w:proofErr w:type="spellEnd"/>
      <w:r>
        <w:t xml:space="preserve"> hinzugefügt </w:t>
      </w:r>
      <w:r>
        <w:sym w:font="Wingdings" w:char="F0E0"/>
      </w:r>
      <w:r>
        <w:t xml:space="preserve"> bei Änderung der Liga wird er so benachrichtigt und passt die anzuzeigenden Clubs in der </w:t>
      </w:r>
      <w:proofErr w:type="spellStart"/>
      <w:r>
        <w:t>JComboBox</w:t>
      </w:r>
      <w:proofErr w:type="spellEnd"/>
      <w:r w:rsidR="00324B65">
        <w:t xml:space="preserve"> und in den zwei jeweiligen </w:t>
      </w:r>
      <w:proofErr w:type="spellStart"/>
      <w:r w:rsidR="00324B65">
        <w:t>JLabels</w:t>
      </w:r>
      <w:proofErr w:type="spellEnd"/>
      <w:r w:rsidR="00324B65">
        <w:t xml:space="preserve"> des </w:t>
      </w:r>
      <w:proofErr w:type="spellStart"/>
      <w:r w:rsidR="00324B65">
        <w:t>PlanAddGameView</w:t>
      </w:r>
      <w:proofErr w:type="spellEnd"/>
      <w:r w:rsidR="00324B65">
        <w:t xml:space="preserve"> an, die übersichtshalber, die beiden Clubs anzeigen, die gegeneinander spielen</w:t>
      </w:r>
      <w:r>
        <w:t xml:space="preserve"> des </w:t>
      </w:r>
      <w:proofErr w:type="spellStart"/>
      <w:r>
        <w:t>PlanAddGameView</w:t>
      </w:r>
      <w:proofErr w:type="spellEnd"/>
      <w:r>
        <w:t xml:space="preserve"> an</w:t>
      </w:r>
    </w:p>
    <w:p w14:paraId="1E1BFD1A" w14:textId="35C2CF03" w:rsidR="00DD0048" w:rsidRDefault="00DD0048" w:rsidP="00DA545E">
      <w:r>
        <w:sym w:font="Wingdings" w:char="F0E0"/>
      </w:r>
      <w:r>
        <w:t xml:space="preserve"> wenn Club ausgewählt und Datum eingeben wird bei Druck auf Speil hinzufügen </w:t>
      </w:r>
      <w:proofErr w:type="spellStart"/>
      <w:r>
        <w:t>knopf</w:t>
      </w:r>
      <w:proofErr w:type="spellEnd"/>
      <w:r>
        <w:t xml:space="preserve"> </w:t>
      </w:r>
      <w:r>
        <w:sym w:font="Wingdings" w:char="F0E0"/>
      </w:r>
      <w:r>
        <w:t xml:space="preserve"> Aktion weiter geleitet an </w:t>
      </w:r>
      <w:proofErr w:type="spellStart"/>
      <w:r>
        <w:t>PlanAddGamePresenter</w:t>
      </w:r>
      <w:proofErr w:type="spellEnd"/>
      <w:r>
        <w:t xml:space="preserve"> </w:t>
      </w:r>
      <w:r>
        <w:sym w:font="Wingdings" w:char="F0E0"/>
      </w:r>
      <w:r>
        <w:t xml:space="preserve"> dieser überprüft ob Clubs unterschiedlich sich, ob das </w:t>
      </w:r>
      <w:proofErr w:type="spellStart"/>
      <w:r>
        <w:t>datum</w:t>
      </w:r>
      <w:proofErr w:type="spellEnd"/>
      <w:r>
        <w:t xml:space="preserve"> dem korrekten Format entspricht </w:t>
      </w:r>
      <w:r w:rsidR="004A565E">
        <w:sym w:font="Wingdings" w:char="F0E0"/>
      </w:r>
      <w:r w:rsidR="004A565E">
        <w:t xml:space="preserve"> Falls alle eingaben stimmen </w:t>
      </w:r>
      <w:r w:rsidR="004A565E">
        <w:sym w:font="Wingdings" w:char="F0E0"/>
      </w:r>
      <w:r w:rsidR="004A565E">
        <w:t xml:space="preserve"> Game Objekt Angelegt mit Parametern (Team A, Team B, </w:t>
      </w:r>
      <w:proofErr w:type="gramStart"/>
      <w:r w:rsidR="004A565E">
        <w:t>Datum ,</w:t>
      </w:r>
      <w:proofErr w:type="gramEnd"/>
      <w:r w:rsidR="004A565E">
        <w:t xml:space="preserve"> Liga A, Liga B) die jeweils involvierten Ligen zu aktualisieren</w:t>
      </w:r>
    </w:p>
    <w:p w14:paraId="0D8C65EF" w14:textId="78B1DC7F" w:rsidR="004A565E" w:rsidRDefault="004A565E" w:rsidP="00DA545E">
      <w:r>
        <w:t>//Prüfung im Model</w:t>
      </w:r>
      <w:r w:rsidR="00CD6F2A">
        <w:t xml:space="preserve"> (</w:t>
      </w:r>
      <w:proofErr w:type="spellStart"/>
      <w:r w:rsidR="00CD6F2A">
        <w:t>generierung</w:t>
      </w:r>
      <w:proofErr w:type="spellEnd"/>
      <w:r w:rsidR="00CD6F2A">
        <w:t xml:space="preserve"> der </w:t>
      </w:r>
      <w:proofErr w:type="spellStart"/>
      <w:r w:rsidR="00CD6F2A">
        <w:t>GameIDs</w:t>
      </w:r>
      <w:proofErr w:type="spellEnd"/>
      <w:r w:rsidR="00CD6F2A">
        <w:t>)</w:t>
      </w:r>
    </w:p>
    <w:p w14:paraId="233930C6" w14:textId="54351DF2" w:rsidR="004A565E" w:rsidRDefault="004A565E" w:rsidP="00DA545E">
      <w:r>
        <w:t xml:space="preserve">//Falls dieses erfolgreich </w:t>
      </w:r>
      <w:r>
        <w:sym w:font="Wingdings" w:char="F0E0"/>
      </w:r>
      <w:r>
        <w:t xml:space="preserve"> </w:t>
      </w:r>
      <w:r w:rsidR="00E7433F">
        <w:t xml:space="preserve">kommt Message Dialog mit erfolgreicher Bestätigung, Falls es hierbei zu einem Fehler kommt </w:t>
      </w:r>
      <w:r w:rsidR="00E7433F">
        <w:sym w:font="Wingdings" w:char="F0E0"/>
      </w:r>
      <w:r w:rsidR="00E7433F">
        <w:t xml:space="preserve"> Message Dialog mit Fehlermeldung und spiel wird nicht angelegt</w:t>
      </w:r>
    </w:p>
    <w:p w14:paraId="1A6BFE23" w14:textId="77777777" w:rsidR="00FD3880" w:rsidRDefault="00FD3880">
      <w:pPr>
        <w:spacing w:after="0" w:line="240" w:lineRule="auto"/>
        <w:jc w:val="left"/>
      </w:pPr>
      <w:r>
        <w:br w:type="page"/>
      </w:r>
    </w:p>
    <w:p w14:paraId="6F4026FC" w14:textId="44F05AB1" w:rsidR="005B6E20" w:rsidRDefault="007A2833">
      <w:pPr>
        <w:pStyle w:val="berschrift1"/>
        <w:ind w:hanging="432"/>
      </w:pPr>
      <w:bookmarkStart w:id="23" w:name="_Toc70574953"/>
      <w:r>
        <w:lastRenderedPageBreak/>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5227D955" w:rsidR="005B6E20" w:rsidRDefault="007A2833">
      <w:pPr>
        <w:pStyle w:val="SBAberschrift11"/>
        <w:numPr>
          <w:ilvl w:val="1"/>
          <w:numId w:val="14"/>
        </w:numPr>
      </w:pPr>
      <w:bookmarkStart w:id="24" w:name="_Toc70574954"/>
      <w:r>
        <w:t>Dialoge</w:t>
      </w:r>
      <w:bookmarkEnd w:id="24"/>
    </w:p>
    <w:p w14:paraId="2F31A286" w14:textId="77777777" w:rsidR="005D6EC6" w:rsidRDefault="005D6EC6" w:rsidP="005D6EC6">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unotenzeichen"/>
        </w:rPr>
        <w:footnoteReference w:id="8"/>
      </w:r>
    </w:p>
    <w:p w14:paraId="1E34B5CA" w14:textId="77777777" w:rsidR="005D6EC6" w:rsidRDefault="005D6EC6" w:rsidP="005D6EC6">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w:t>
      </w:r>
    </w:p>
    <w:p w14:paraId="672EC851" w14:textId="77777777" w:rsidR="005D6EC6" w:rsidRDefault="005D6EC6" w:rsidP="005D6EC6">
      <w:pPr>
        <w:rPr>
          <w:vertAlign w:val="superscript"/>
        </w:rPr>
      </w:pPr>
      <w:r>
        <w:t xml:space="preserve">Dialoge können einer objektorientierten (zuerst Auswahl des zu bearbeitenden Objektes, anschließend Auswahl der anzuwendenden Funktion auf das Objekt) oder funktionsorientierten (vice </w:t>
      </w:r>
      <w:proofErr w:type="spellStart"/>
      <w:r>
        <w:t>versa</w:t>
      </w:r>
      <w:proofErr w:type="spellEnd"/>
      <w:r>
        <w:t xml:space="preserve"> zur objektorientierten Bedienung) Bedienung folgen. Oftmals werden in der Praxis Kombinationen aus diesen Bedienungsarten verwendet.</w:t>
      </w:r>
      <w:bookmarkStart w:id="25" w:name="_Ref69918522"/>
      <w:r w:rsidRPr="00313713">
        <w:rPr>
          <w:rStyle w:val="Funotenzeichen"/>
        </w:rPr>
        <w:t xml:space="preserve"> </w:t>
      </w:r>
      <w:r>
        <w:rPr>
          <w:rStyle w:val="Funotenzeichen"/>
        </w:rPr>
        <w:footnoteReference w:id="9"/>
      </w:r>
      <w:bookmarkEnd w:id="25"/>
      <w:r>
        <w:rPr>
          <w:vertAlign w:val="superscript"/>
        </w:rPr>
        <w:t xml:space="preserve"> </w:t>
      </w:r>
    </w:p>
    <w:p w14:paraId="5DC96E44" w14:textId="660B0121" w:rsidR="005D6EC6" w:rsidRDefault="005D6EC6" w:rsidP="005D6EC6">
      <w:r>
        <w:lastRenderedPageBreak/>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w:t>
      </w:r>
    </w:p>
    <w:p w14:paraId="456339F9" w14:textId="77777777" w:rsidR="005B6E20" w:rsidRDefault="007A2833">
      <w:pPr>
        <w:pStyle w:val="SBAberschrift11"/>
        <w:numPr>
          <w:ilvl w:val="1"/>
          <w:numId w:val="15"/>
        </w:numPr>
      </w:pPr>
      <w:bookmarkStart w:id="26" w:name="_Toc70574955"/>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lastRenderedPageBreak/>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74956"/>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0703D790" w:rsidR="005B6E20" w:rsidRDefault="007A2833">
      <w:pPr>
        <w:pStyle w:val="Listenabsatz"/>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74957"/>
      <w:r>
        <w:t>Spezielle Designelemente in der vorliegenden Applikation</w:t>
      </w:r>
      <w:bookmarkEnd w:id="29"/>
    </w:p>
    <w:p w14:paraId="19866BC7" w14:textId="77777777" w:rsidR="003B6224" w:rsidRDefault="003B6224" w:rsidP="003B6224">
      <w:pPr>
        <w:tabs>
          <w:tab w:val="left" w:pos="708"/>
          <w:tab w:val="center" w:pos="4252"/>
        </w:tabs>
      </w:pPr>
      <w:r>
        <w:t xml:space="preserve">In jedem GUI- System stehen verschiedene Elemente zur Interaktion mit bzw. Steuerung der Applikation bereit. Dabei können diese Elemente bzgl. ihres Aussehens und ggf. </w:t>
      </w:r>
      <w:r>
        <w:lastRenderedPageBreak/>
        <w:t>bzgl. ihrer Funktionsweise vom jeweiligen Betriebssystem abhängig sein, auf welchem die Applikation ausgeführt wird.</w:t>
      </w:r>
      <w:r>
        <w:rPr>
          <w:rStyle w:val="Funotenzeichen"/>
        </w:rPr>
        <w:footnoteReference w:id="15"/>
      </w:r>
    </w:p>
    <w:p w14:paraId="54E16D63" w14:textId="2854461E" w:rsidR="003B6224" w:rsidRDefault="003B6224" w:rsidP="003B6224">
      <w:r>
        <w:t>Im Folgenden wird auf eine Auswahl eingesetzter grafischer Interaktionselemente genauer eingegangen, die in der vorliegenden Applikation (laufend unter dem Betriebssystem Microsoft Windows) verwendet wurden.</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47CD18A"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7F921E" w14:textId="33168181" w:rsidR="00A565E6" w:rsidRDefault="00A565E6" w:rsidP="00A565E6">
      <w:pPr>
        <w:suppressAutoHyphens w:val="0"/>
      </w:pPr>
      <w:r>
        <w:t xml:space="preserve">In der vorliegenden Applikation verwendeten Tabellen wurden </w:t>
      </w:r>
      <w:proofErr w:type="gramStart"/>
      <w:r>
        <w:t>mit der Java</w:t>
      </w:r>
      <w:proofErr w:type="gramEnd"/>
      <w:r>
        <w:t xml:space="preserve"> eigenen </w:t>
      </w:r>
      <w:proofErr w:type="spellStart"/>
      <w:r>
        <w:t>JTable</w:t>
      </w:r>
      <w:proofErr w:type="spellEnd"/>
      <w:r>
        <w:t xml:space="preserve"> realisiert.</w:t>
      </w:r>
      <w:r w:rsidR="005F1109">
        <w:t xml:space="preserve"> Diese stellt die Daten in der Form des oben beschriebenen Reportes dar</w:t>
      </w:r>
      <w:r w:rsidR="00FE71B2">
        <w:t xml:space="preserve">, wofür sie ein eigenes Model besitzt. Dieses Model wird in der View- Klasse initialisiert und im dazugehörigem </w:t>
      </w:r>
      <w:proofErr w:type="spellStart"/>
      <w:r w:rsidR="00FE71B2">
        <w:t>Presenter</w:t>
      </w:r>
      <w:proofErr w:type="spellEnd"/>
      <w:r w:rsidR="00FE71B2">
        <w:t xml:space="preserve"> mit Daten befüllt.</w:t>
      </w:r>
      <w:r w:rsidR="00677F5D">
        <w:t xml:space="preserve"> Die verwendeten </w:t>
      </w:r>
      <w:proofErr w:type="spellStart"/>
      <w:r w:rsidR="00677F5D">
        <w:t>JTables</w:t>
      </w:r>
      <w:proofErr w:type="spellEnd"/>
      <w:r w:rsidR="00677F5D">
        <w:t xml:space="preserve"> sind nicht an sich editierbar. Dies wurde aus Gründen der Datenkonsistenz so </w:t>
      </w:r>
      <w:r w:rsidR="0095301F">
        <w:t>implementiert</w:t>
      </w:r>
      <w:r w:rsidR="00677F5D">
        <w:t>.</w:t>
      </w:r>
      <w:r w:rsidR="0095301F">
        <w:t xml:space="preserve"> Eine Bearbeitung von Tabelleninhalten kann nur bei speziell ausgewählten Tabellen (Club oder Spieler-Tabelle) über eigene Menüs erfolgen.</w:t>
      </w:r>
    </w:p>
    <w:p w14:paraId="67905174" w14:textId="3FD273C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w:t>
      </w:r>
      <w:r w:rsidR="000A4449">
        <w:t>E</w:t>
      </w:r>
      <w:r>
        <w:t>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lastRenderedPageBreak/>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74958"/>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w:t>
      </w:r>
      <w:r>
        <w:lastRenderedPageBreak/>
        <w:t>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74959"/>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74960"/>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4E55116D" w14:textId="77777777" w:rsidR="007D6DF7" w:rsidRDefault="009C4626" w:rsidP="007D6DF7">
          <w:pPr>
            <w:pStyle w:val="CitaviBibliographyHeading"/>
          </w:pPr>
          <w:r>
            <w:fldChar w:fldCharType="begin"/>
          </w:r>
          <w:r>
            <w:instrText>ADDIN CitaviBibliography</w:instrText>
          </w:r>
          <w:r>
            <w:fldChar w:fldCharType="separate"/>
          </w:r>
          <w:bookmarkStart w:id="35" w:name="_Toc70574961"/>
          <w:r w:rsidR="007D6DF7">
            <w:t>Literaturverzeichnis</w:t>
          </w:r>
          <w:bookmarkEnd w:id="35"/>
        </w:p>
        <w:p w14:paraId="7884DC4F" w14:textId="77777777" w:rsidR="007D6DF7" w:rsidRDefault="007D6DF7" w:rsidP="007D6DF7">
          <w:pPr>
            <w:pStyle w:val="CitaviBibliographyEntry"/>
          </w:pPr>
          <w:r>
            <w:t>1</w:t>
          </w:r>
          <w:r>
            <w:tab/>
          </w:r>
          <w:bookmarkStart w:id="36" w:name="_CTVL0016f809b919b08427daddc5d3648607193"/>
          <w:r>
            <w:t>Balzert, Heide (Lehrbuch der Objektmodellierung; 1999): Lehrbuch der Objektmodellierung: Analyse und Entwurf, Spektrum Akademischer Verlag, Heidelberg, Berlin, 1999</w:t>
          </w:r>
        </w:p>
        <w:bookmarkEnd w:id="36"/>
        <w:p w14:paraId="614D0FB5" w14:textId="77777777" w:rsidR="007D6DF7" w:rsidRDefault="007D6DF7" w:rsidP="007D6DF7">
          <w:pPr>
            <w:pStyle w:val="CitaviBibliographyEntry"/>
          </w:pPr>
          <w:r>
            <w:t>2</w:t>
          </w:r>
          <w:r>
            <w:tab/>
          </w:r>
          <w:bookmarkStart w:id="37" w:name="_CTVL001ea4e010663f84288a02da25a7b425dee"/>
          <w:r>
            <w:t>Balzert, Helmut (Lehrbuch der Softwaretechnik; 2011): Lehrbuch der Softwaretechnik, Spektrum Akademischer Verlag, Heidelberg, 2011</w:t>
          </w:r>
        </w:p>
        <w:bookmarkEnd w:id="37"/>
        <w:p w14:paraId="7BC58E47" w14:textId="09D4574B" w:rsidR="009C4626" w:rsidRDefault="007D6DF7" w:rsidP="007D6DF7">
          <w:pPr>
            <w:pStyle w:val="CitaviBibliographyEntry"/>
          </w:pPr>
          <w:r>
            <w:t>3</w:t>
          </w:r>
          <w:r>
            <w:tab/>
          </w:r>
          <w:bookmarkStart w:id="38" w:name="_CTVL00101fb4f0c7acf4e3b939aa236a0f71d32"/>
          <w:r>
            <w:t>Gharbi, Mahbouda; Koschel, Arne; Rausch, Andreas; Starke, Gernot (Basiswissen für Softwarearchitekten; 2018): Basiswissen für Softwarearchitekten, dpunkt Verlag, Heidelberg, 201</w:t>
          </w:r>
          <w:bookmarkEnd w:id="38"/>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4A8C5" w14:textId="77777777" w:rsidR="008C0EB8" w:rsidRDefault="008C0EB8">
      <w:pPr>
        <w:spacing w:after="0" w:line="240" w:lineRule="auto"/>
      </w:pPr>
      <w:r>
        <w:separator/>
      </w:r>
    </w:p>
  </w:endnote>
  <w:endnote w:type="continuationSeparator" w:id="0">
    <w:p w14:paraId="0E049C7D" w14:textId="77777777" w:rsidR="008C0EB8" w:rsidRDefault="008C0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B3C579" w14:textId="77777777" w:rsidR="008C0EB8" w:rsidRDefault="008C0EB8">
      <w:pPr>
        <w:rPr>
          <w:sz w:val="12"/>
        </w:rPr>
      </w:pPr>
      <w:r>
        <w:separator/>
      </w:r>
    </w:p>
  </w:footnote>
  <w:footnote w:type="continuationSeparator" w:id="0">
    <w:p w14:paraId="7EA678DA" w14:textId="77777777" w:rsidR="008C0EB8" w:rsidRDefault="008C0EB8">
      <w:pPr>
        <w:rPr>
          <w:sz w:val="12"/>
        </w:rPr>
      </w:pPr>
      <w:r>
        <w:continuationSeparator/>
      </w:r>
    </w:p>
  </w:footnote>
  <w:footnote w:id="1">
    <w:p w14:paraId="04128AD3" w14:textId="4427CB3F"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7D6DF7">
            <w:rPr>
              <w:noProof/>
            </w:rPr>
            <w:t>Vgl. Balzert, H.; Lehrbuch der Softwaretechnik; 2011; S.54-56</w:t>
          </w:r>
          <w:r>
            <w:rPr>
              <w:noProof/>
            </w:rPr>
            <w:fldChar w:fldCharType="end"/>
          </w:r>
        </w:sdtContent>
      </w:sdt>
    </w:p>
  </w:footnote>
  <w:footnote w:id="2">
    <w:p w14:paraId="275E15D7" w14:textId="7822699D"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7D6DF7">
            <w:rPr>
              <w:noProof/>
            </w:rPr>
            <w:t>Vgl. Balzert, H.; Lehrbuch der Softwaretechnik; 2011; S. 68</w:t>
          </w:r>
          <w:r>
            <w:rPr>
              <w:noProof/>
            </w:rPr>
            <w:fldChar w:fldCharType="end"/>
          </w:r>
        </w:sdtContent>
      </w:sdt>
    </w:p>
  </w:footnote>
  <w:footnote w:id="3">
    <w:p w14:paraId="1BF4C47C" w14:textId="66735E7A"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7D6DF7">
            <w:rPr>
              <w:noProof/>
            </w:rPr>
            <w:t>Vgl. Balzert, H.; Lehrbuch der Softwaretechnik; 2011; S. 62f.</w:t>
          </w:r>
          <w:r>
            <w:rPr>
              <w:noProof/>
            </w:rPr>
            <w:fldChar w:fldCharType="end"/>
          </w:r>
        </w:sdtContent>
      </w:sdt>
    </w:p>
  </w:footnote>
  <w:footnote w:id="4">
    <w:p w14:paraId="41345500" w14:textId="64258032"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7D6DF7">
            <w:rPr>
              <w:noProof/>
            </w:rPr>
            <w:t>Vgl. Balzert, H.; Lehrbuch der Softwaretechnik; 2011; S. 67f.</w:t>
          </w:r>
          <w:r>
            <w:rPr>
              <w:noProof/>
            </w:rPr>
            <w:fldChar w:fldCharType="end"/>
          </w:r>
        </w:sdtContent>
      </w:sdt>
    </w:p>
  </w:footnote>
  <w:footnote w:id="5">
    <w:p w14:paraId="0FADACE8" w14:textId="4A504BEA"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7D6DF7">
            <w:rPr>
              <w:noProof/>
            </w:rPr>
            <w:t>Vgl. Gharbi, M./ Koschel, A./ Rausch, A., et al.; Basiswissen für Softwarearchitekten; 2018; S. 79</w:t>
          </w:r>
          <w:r>
            <w:rPr>
              <w:noProof/>
            </w:rPr>
            <w:fldChar w:fldCharType="end"/>
          </w:r>
        </w:sdtContent>
      </w:sdt>
    </w:p>
  </w:footnote>
  <w:footnote w:id="6">
    <w:p w14:paraId="14CEF3D6" w14:textId="3F18B20A"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7D6DF7">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2F5BB81" w14:textId="536FD822" w:rsidR="005D6EC6" w:rsidRDefault="005D6EC6" w:rsidP="005D6EC6">
      <w:pPr>
        <w:pStyle w:val="Funotentext"/>
      </w:pPr>
      <w:r>
        <w:rPr>
          <w:rStyle w:val="Funotenzeichen"/>
        </w:rPr>
        <w:footnoteRef/>
      </w:r>
      <w:r>
        <w:t xml:space="preserve"> </w:t>
      </w:r>
      <w:sdt>
        <w:sdtPr>
          <w:alias w:val="To edit, see citavi.com/edit"/>
          <w:tag w:val="CitaviPlaceholder#e0fb209b-915a-4756-b9ec-15a75b08612e"/>
          <w:id w:val="550504509"/>
          <w:placeholder>
            <w:docPart w:val="4342DB0C773E49FD85A99A07C0DD743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noProof/>
            </w:rPr>
            <w:fldChar w:fldCharType="separate"/>
          </w:r>
          <w:r w:rsidR="007D6DF7">
            <w:rPr>
              <w:noProof/>
            </w:rPr>
            <w:t>Vgl. Balzert, H.; Lehrbuch der Objektmodellierung; 1999; S. 195</w:t>
          </w:r>
          <w:r>
            <w:rPr>
              <w:noProof/>
            </w:rPr>
            <w:fldChar w:fldCharType="end"/>
          </w:r>
        </w:sdtContent>
      </w:sdt>
    </w:p>
  </w:footnote>
  <w:footnote w:id="9">
    <w:p w14:paraId="58273408" w14:textId="0D932867" w:rsidR="005D6EC6" w:rsidRDefault="005D6EC6" w:rsidP="005D6EC6">
      <w:pPr>
        <w:pStyle w:val="Funotentext"/>
      </w:pPr>
      <w:r>
        <w:rPr>
          <w:rStyle w:val="Funotenzeichen"/>
        </w:rPr>
        <w:footnoteRef/>
      </w:r>
      <w:r>
        <w:t xml:space="preserve"> </w:t>
      </w:r>
      <w:sdt>
        <w:sdtPr>
          <w:alias w:val="To edit, see citavi.com/edit"/>
          <w:tag w:val="CitaviPlaceholder#85f4c3bd-ee8b-4ce4-a65f-65587801c5b1"/>
          <w:id w:val="1694040135"/>
          <w:placeholder>
            <w:docPart w:val="E06CB969C7BD41479D6BD1A4E344CAC9"/>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noProof/>
            </w:rPr>
            <w:fldChar w:fldCharType="separate"/>
          </w:r>
          <w:r w:rsidR="007D6DF7">
            <w:rPr>
              <w:noProof/>
            </w:rPr>
            <w:t>Vgl. Balzert, H.; Lehrbuch der Objektmodellierung; 1999; S. 197-199</w:t>
          </w:r>
          <w:r>
            <w:rPr>
              <w:noProof/>
            </w:rPr>
            <w:fldChar w:fldCharType="end"/>
          </w:r>
        </w:sdtContent>
      </w:sdt>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4AA073A8"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sidR="007D6DF7">
            <w:rPr>
              <w:noProof/>
            </w:rPr>
            <w:t>Vgl. Balzert, H.; Lehrbuch der Objektmodellierung; 1999; S. 203</w:t>
          </w:r>
          <w:r>
            <w:rPr>
              <w:noProof/>
            </w:rPr>
            <w:fldChar w:fldCharType="end"/>
          </w:r>
        </w:sdtContent>
      </w:sdt>
    </w:p>
  </w:footnote>
  <w:footnote w:id="15">
    <w:p w14:paraId="3C945BBF" w14:textId="4233B36D"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7D6DF7">
            <w:rPr>
              <w:noProof/>
            </w:rPr>
            <w:t>Vgl. Balzert, H.; Lehrbuch der Objektmodellierung; 1999; S. 215</w:t>
          </w:r>
          <w:r>
            <w:rPr>
              <w:noProof/>
            </w:rPr>
            <w:fldChar w:fldCharType="end"/>
          </w:r>
        </w:sdtContent>
      </w:sdt>
    </w:p>
  </w:footnote>
  <w:footnote w:id="16">
    <w:p w14:paraId="22907C77" w14:textId="39E14312"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7D6DF7">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4B99D8A9" w:rsidR="005B6E20" w:rsidRDefault="002A2411">
        <w:pPr>
          <w:pStyle w:val="Kopfzeile"/>
          <w:spacing w:after="0"/>
          <w:rPr>
            <w:sz w:val="24"/>
            <w:u w:val="single"/>
          </w:rPr>
        </w:pPr>
        <w:r>
          <w:t>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217BD"/>
    <w:rsid w:val="000302CF"/>
    <w:rsid w:val="00032ACC"/>
    <w:rsid w:val="00033EEC"/>
    <w:rsid w:val="00071358"/>
    <w:rsid w:val="000724F4"/>
    <w:rsid w:val="000853E4"/>
    <w:rsid w:val="000A4449"/>
    <w:rsid w:val="000C5747"/>
    <w:rsid w:val="000D293D"/>
    <w:rsid w:val="000D53B8"/>
    <w:rsid w:val="000E29DD"/>
    <w:rsid w:val="000E3AB3"/>
    <w:rsid w:val="000F5213"/>
    <w:rsid w:val="000F6742"/>
    <w:rsid w:val="00114847"/>
    <w:rsid w:val="001263FE"/>
    <w:rsid w:val="0013355F"/>
    <w:rsid w:val="001360B0"/>
    <w:rsid w:val="0013631B"/>
    <w:rsid w:val="00137B1A"/>
    <w:rsid w:val="00146BEB"/>
    <w:rsid w:val="001700EB"/>
    <w:rsid w:val="001703D0"/>
    <w:rsid w:val="00174748"/>
    <w:rsid w:val="00183570"/>
    <w:rsid w:val="001970F8"/>
    <w:rsid w:val="001C320C"/>
    <w:rsid w:val="001E6A69"/>
    <w:rsid w:val="001F0DED"/>
    <w:rsid w:val="00206F1F"/>
    <w:rsid w:val="00221592"/>
    <w:rsid w:val="00236A7E"/>
    <w:rsid w:val="00237287"/>
    <w:rsid w:val="00245B21"/>
    <w:rsid w:val="00281E33"/>
    <w:rsid w:val="00284734"/>
    <w:rsid w:val="00294072"/>
    <w:rsid w:val="00294594"/>
    <w:rsid w:val="002A2411"/>
    <w:rsid w:val="002A72A4"/>
    <w:rsid w:val="002B417B"/>
    <w:rsid w:val="002F0728"/>
    <w:rsid w:val="00301F70"/>
    <w:rsid w:val="003046CD"/>
    <w:rsid w:val="00304787"/>
    <w:rsid w:val="00314D86"/>
    <w:rsid w:val="00324B65"/>
    <w:rsid w:val="00325587"/>
    <w:rsid w:val="0033115D"/>
    <w:rsid w:val="00331E13"/>
    <w:rsid w:val="0035202F"/>
    <w:rsid w:val="003A14D9"/>
    <w:rsid w:val="003A29AF"/>
    <w:rsid w:val="003B6224"/>
    <w:rsid w:val="003D3BB8"/>
    <w:rsid w:val="003E430A"/>
    <w:rsid w:val="003E485B"/>
    <w:rsid w:val="00426F2B"/>
    <w:rsid w:val="00453724"/>
    <w:rsid w:val="00474CAB"/>
    <w:rsid w:val="00483428"/>
    <w:rsid w:val="00487F3B"/>
    <w:rsid w:val="00492A13"/>
    <w:rsid w:val="004A565E"/>
    <w:rsid w:val="004B1B52"/>
    <w:rsid w:val="004B5665"/>
    <w:rsid w:val="004D21CD"/>
    <w:rsid w:val="00510404"/>
    <w:rsid w:val="00510C6D"/>
    <w:rsid w:val="00522935"/>
    <w:rsid w:val="00544EFC"/>
    <w:rsid w:val="00571A94"/>
    <w:rsid w:val="005819CE"/>
    <w:rsid w:val="005A04F7"/>
    <w:rsid w:val="005B6E20"/>
    <w:rsid w:val="005C1A39"/>
    <w:rsid w:val="005D6EC6"/>
    <w:rsid w:val="005F1109"/>
    <w:rsid w:val="005F6D9C"/>
    <w:rsid w:val="00604B04"/>
    <w:rsid w:val="006338F3"/>
    <w:rsid w:val="00647EE6"/>
    <w:rsid w:val="00656A36"/>
    <w:rsid w:val="0065784A"/>
    <w:rsid w:val="00676D52"/>
    <w:rsid w:val="00677861"/>
    <w:rsid w:val="00677F5D"/>
    <w:rsid w:val="006907F7"/>
    <w:rsid w:val="006A4A6F"/>
    <w:rsid w:val="006A52B2"/>
    <w:rsid w:val="006C15E6"/>
    <w:rsid w:val="006C3D50"/>
    <w:rsid w:val="006E1851"/>
    <w:rsid w:val="006E19FF"/>
    <w:rsid w:val="00712ADA"/>
    <w:rsid w:val="00752FE7"/>
    <w:rsid w:val="0075370A"/>
    <w:rsid w:val="00777FB9"/>
    <w:rsid w:val="00796301"/>
    <w:rsid w:val="007A2833"/>
    <w:rsid w:val="007B0946"/>
    <w:rsid w:val="007C02CC"/>
    <w:rsid w:val="007C4564"/>
    <w:rsid w:val="007C5BFA"/>
    <w:rsid w:val="007D6DF7"/>
    <w:rsid w:val="007E211E"/>
    <w:rsid w:val="007F47E6"/>
    <w:rsid w:val="00800712"/>
    <w:rsid w:val="00800AEA"/>
    <w:rsid w:val="0080401D"/>
    <w:rsid w:val="00812356"/>
    <w:rsid w:val="008278D7"/>
    <w:rsid w:val="00847111"/>
    <w:rsid w:val="00867380"/>
    <w:rsid w:val="0087027F"/>
    <w:rsid w:val="00877CFD"/>
    <w:rsid w:val="0089141E"/>
    <w:rsid w:val="008B374B"/>
    <w:rsid w:val="008C0EB8"/>
    <w:rsid w:val="008E3FBF"/>
    <w:rsid w:val="008F015D"/>
    <w:rsid w:val="008F21B8"/>
    <w:rsid w:val="008F7F56"/>
    <w:rsid w:val="00912898"/>
    <w:rsid w:val="0093009B"/>
    <w:rsid w:val="009427FB"/>
    <w:rsid w:val="0095301F"/>
    <w:rsid w:val="009626CE"/>
    <w:rsid w:val="00972E14"/>
    <w:rsid w:val="009850B0"/>
    <w:rsid w:val="0099144B"/>
    <w:rsid w:val="0099544B"/>
    <w:rsid w:val="00995C01"/>
    <w:rsid w:val="009C4626"/>
    <w:rsid w:val="009C5DC1"/>
    <w:rsid w:val="009F43D1"/>
    <w:rsid w:val="00A021E0"/>
    <w:rsid w:val="00A03DA4"/>
    <w:rsid w:val="00A043D3"/>
    <w:rsid w:val="00A249C6"/>
    <w:rsid w:val="00A26E42"/>
    <w:rsid w:val="00A42A90"/>
    <w:rsid w:val="00A565E6"/>
    <w:rsid w:val="00A8496E"/>
    <w:rsid w:val="00A97F73"/>
    <w:rsid w:val="00AA6B70"/>
    <w:rsid w:val="00AA7167"/>
    <w:rsid w:val="00AB0E57"/>
    <w:rsid w:val="00AF21E8"/>
    <w:rsid w:val="00AF4FC7"/>
    <w:rsid w:val="00AF72D6"/>
    <w:rsid w:val="00B2425E"/>
    <w:rsid w:val="00B272E2"/>
    <w:rsid w:val="00B31748"/>
    <w:rsid w:val="00B7054A"/>
    <w:rsid w:val="00BA50FA"/>
    <w:rsid w:val="00BB473A"/>
    <w:rsid w:val="00BE4005"/>
    <w:rsid w:val="00BF7364"/>
    <w:rsid w:val="00C06AA9"/>
    <w:rsid w:val="00C1164A"/>
    <w:rsid w:val="00C131FE"/>
    <w:rsid w:val="00C22D5C"/>
    <w:rsid w:val="00C257DB"/>
    <w:rsid w:val="00C4080E"/>
    <w:rsid w:val="00C45364"/>
    <w:rsid w:val="00C537C8"/>
    <w:rsid w:val="00C65986"/>
    <w:rsid w:val="00C71A5F"/>
    <w:rsid w:val="00C83845"/>
    <w:rsid w:val="00CB2CF5"/>
    <w:rsid w:val="00CB4AFE"/>
    <w:rsid w:val="00CC563D"/>
    <w:rsid w:val="00CD52AF"/>
    <w:rsid w:val="00CD6F2A"/>
    <w:rsid w:val="00CE4D48"/>
    <w:rsid w:val="00CF2A3B"/>
    <w:rsid w:val="00D01DA6"/>
    <w:rsid w:val="00D06556"/>
    <w:rsid w:val="00D42285"/>
    <w:rsid w:val="00D579E3"/>
    <w:rsid w:val="00D6075D"/>
    <w:rsid w:val="00D712D5"/>
    <w:rsid w:val="00D91334"/>
    <w:rsid w:val="00D94EA6"/>
    <w:rsid w:val="00D95C5D"/>
    <w:rsid w:val="00DA545E"/>
    <w:rsid w:val="00DC030B"/>
    <w:rsid w:val="00DD0048"/>
    <w:rsid w:val="00DE1FF7"/>
    <w:rsid w:val="00DE4610"/>
    <w:rsid w:val="00DF5AA6"/>
    <w:rsid w:val="00E1469A"/>
    <w:rsid w:val="00E37AC9"/>
    <w:rsid w:val="00E41C33"/>
    <w:rsid w:val="00E421F9"/>
    <w:rsid w:val="00E72604"/>
    <w:rsid w:val="00E7433F"/>
    <w:rsid w:val="00EA395B"/>
    <w:rsid w:val="00EA45C9"/>
    <w:rsid w:val="00EA7FFA"/>
    <w:rsid w:val="00EC2450"/>
    <w:rsid w:val="00EC2B86"/>
    <w:rsid w:val="00EE0DF3"/>
    <w:rsid w:val="00EE1FE4"/>
    <w:rsid w:val="00EE46B9"/>
    <w:rsid w:val="00EE7EE4"/>
    <w:rsid w:val="00F12FF6"/>
    <w:rsid w:val="00F31E3B"/>
    <w:rsid w:val="00F669CA"/>
    <w:rsid w:val="00F75E46"/>
    <w:rsid w:val="00F81C40"/>
    <w:rsid w:val="00F82A6A"/>
    <w:rsid w:val="00FA0E1E"/>
    <w:rsid w:val="00FC75F2"/>
    <w:rsid w:val="00FD08E9"/>
    <w:rsid w:val="00FD3880"/>
    <w:rsid w:val="00FD3D8A"/>
    <w:rsid w:val="00FD6383"/>
    <w:rsid w:val="00FE71B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21D24"/>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31</Words>
  <Characters>23506</Characters>
  <Application>Microsoft Office Word</Application>
  <DocSecurity>0</DocSecurity>
  <Lines>195</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cp:keywords>
  <dc:description>638-0-04059</dc:description>
  <cp:lastModifiedBy>Haertel, Otto (DI FA SEA SAFI PRC)</cp:lastModifiedBy>
  <cp:revision>754</cp:revision>
  <cp:lastPrinted>2018-08-07T13:28:00Z</cp:lastPrinted>
  <dcterms:created xsi:type="dcterms:W3CDTF">2021-02-10T09:01:00Z</dcterms:created>
  <dcterms:modified xsi:type="dcterms:W3CDTF">2021-04-29T14: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9T14:39:58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